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77777777" w:rsidR="006550FB" w:rsidRDefault="006550FB" w:rsidP="006550FB">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365CDF1A" w:rsidR="006550FB" w:rsidRPr="00EA0C72" w:rsidRDefault="005E0FA8" w:rsidP="006550FB">
      <w:pPr>
        <w:jc w:val="both"/>
        <w:rPr>
          <w:rFonts w:ascii="Times New Roman" w:hAnsi="Times New Roman" w:cs="Times New Roman"/>
          <w:sz w:val="24"/>
          <w:szCs w:val="24"/>
        </w:rPr>
      </w:pPr>
      <w:r>
        <w:rPr>
          <w:rFonts w:ascii="Times New Roman" w:hAnsi="Times New Roman" w:cs="Times New Roman"/>
          <w:sz w:val="24"/>
          <w:szCs w:val="24"/>
        </w:rPr>
        <w:t>A claimed benefit of r</w:t>
      </w:r>
      <w:r w:rsidR="006550FB">
        <w:rPr>
          <w:rFonts w:ascii="Times New Roman" w:hAnsi="Times New Roman" w:cs="Times New Roman" w:hint="eastAsia"/>
          <w:sz w:val="24"/>
          <w:szCs w:val="24"/>
        </w:rPr>
        <w:t>eal-</w:t>
      </w:r>
      <w:r w:rsidR="006550FB">
        <w:rPr>
          <w:rFonts w:ascii="Times New Roman" w:hAnsi="Times New Roman" w:cs="Times New Roman"/>
          <w:sz w:val="24"/>
          <w:szCs w:val="24"/>
        </w:rPr>
        <w:t>time information (RTI) apps in p</w:t>
      </w:r>
      <w:r>
        <w:rPr>
          <w:rFonts w:ascii="Times New Roman" w:hAnsi="Times New Roman" w:cs="Times New Roman"/>
          <w:sz w:val="24"/>
          <w:szCs w:val="24"/>
        </w:rPr>
        <w:t>ublic transit systems is the reduction of</w:t>
      </w:r>
      <w:r w:rsidR="006550FB">
        <w:rPr>
          <w:rFonts w:ascii="Times New Roman" w:hAnsi="Times New Roman" w:cs="Times New Roman"/>
          <w:sz w:val="24"/>
          <w:szCs w:val="24"/>
        </w:rPr>
        <w:t xml:space="preserve"> waiting times by allowing passengers to appropriately time their arrivals </w:t>
      </w:r>
      <w:r w:rsidR="006550FB" w:rsidRPr="009D4C36">
        <w:rPr>
          <w:rFonts w:ascii="Times New Roman" w:hAnsi="Times New Roman" w:cs="Times New Roman"/>
          <w:sz w:val="24"/>
          <w:szCs w:val="24"/>
        </w:rPr>
        <w:t xml:space="preserve">at </w:t>
      </w:r>
      <w:r w:rsidR="006550FB">
        <w:rPr>
          <w:rFonts w:ascii="Times New Roman" w:hAnsi="Times New Roman" w:cs="Times New Roman"/>
          <w:sz w:val="24"/>
          <w:szCs w:val="24"/>
        </w:rPr>
        <w:t xml:space="preserve">transit </w:t>
      </w:r>
      <w:r w:rsidR="006550FB" w:rsidRPr="009D4C36">
        <w:rPr>
          <w:rFonts w:ascii="Times New Roman" w:hAnsi="Times New Roman" w:cs="Times New Roman"/>
          <w:sz w:val="24"/>
          <w:szCs w:val="24"/>
        </w:rPr>
        <w:t>stops</w:t>
      </w:r>
      <w:r w:rsidR="006550FB">
        <w:rPr>
          <w:rFonts w:ascii="Times New Roman" w:hAnsi="Times New Roman" w:cs="Times New Roman"/>
          <w:sz w:val="24"/>
          <w:szCs w:val="24"/>
        </w:rPr>
        <w:t xml:space="preserve">. Although previous </w:t>
      </w:r>
      <w:r w:rsidR="001D19D8">
        <w:rPr>
          <w:rFonts w:ascii="Times New Roman" w:hAnsi="Times New Roman" w:cs="Times New Roman"/>
          <w:sz w:val="24"/>
          <w:szCs w:val="24"/>
        </w:rPr>
        <w:t xml:space="preserve">research investigated </w:t>
      </w:r>
      <w:r w:rsidR="006550FB">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xml:space="preserve">, few studies </w:t>
      </w:r>
      <w:r w:rsidR="00AF5D99">
        <w:rPr>
          <w:rFonts w:ascii="Times New Roman" w:hAnsi="Times New Roman" w:cs="Times New Roman"/>
          <w:sz w:val="24"/>
          <w:szCs w:val="24"/>
        </w:rPr>
        <w:t xml:space="preserve">examine the </w:t>
      </w:r>
      <w:r w:rsidR="006550FB">
        <w:rPr>
          <w:rFonts w:ascii="Times New Roman" w:hAnsi="Times New Roman" w:cs="Times New Roman"/>
          <w:sz w:val="24"/>
          <w:szCs w:val="24"/>
        </w:rPr>
        <w:t>mechanism</w:t>
      </w:r>
      <w:r w:rsidR="00AF5D99">
        <w:rPr>
          <w:rFonts w:ascii="Times New Roman" w:hAnsi="Times New Roman" w:cs="Times New Roman"/>
          <w:sz w:val="24"/>
          <w:szCs w:val="24"/>
        </w:rPr>
        <w:t xml:space="preserve">s underlying these claims, and variations in its effectiveness over time and space.  </w:t>
      </w:r>
      <w:r w:rsidR="00351DC4">
        <w:rPr>
          <w:rFonts w:ascii="Times New Roman" w:hAnsi="Times New Roman" w:cs="Times New Roman"/>
          <w:sz w:val="24"/>
          <w:szCs w:val="24"/>
        </w:rPr>
        <w:t xml:space="preserve">In this paper, </w:t>
      </w:r>
      <w:r w:rsidR="00A76080">
        <w:rPr>
          <w:rFonts w:ascii="Times New Roman" w:hAnsi="Times New Roman" w:cs="Times New Roman"/>
          <w:sz w:val="24"/>
          <w:szCs w:val="24"/>
        </w:rPr>
        <w:t xml:space="preserve">we </w:t>
      </w:r>
      <w:r w:rsidR="00351DC4">
        <w:rPr>
          <w:rFonts w:ascii="Times New Roman" w:hAnsi="Times New Roman" w:cs="Times New Roman"/>
          <w:sz w:val="24"/>
          <w:szCs w:val="24"/>
        </w:rPr>
        <w:t xml:space="preserve">first </w:t>
      </w:r>
      <w:r w:rsidR="006550FB">
        <w:rPr>
          <w:rFonts w:ascii="Times New Roman" w:hAnsi="Times New Roman" w:cs="Times New Roman"/>
          <w:sz w:val="24"/>
          <w:szCs w:val="24"/>
        </w:rPr>
        <w:t>theorize and later validate the</w:t>
      </w:r>
      <w:r w:rsidR="00351DC4">
        <w:rPr>
          <w:rFonts w:ascii="Times New Roman" w:hAnsi="Times New Roman" w:cs="Times New Roman"/>
          <w:sz w:val="24"/>
          <w:szCs w:val="24"/>
        </w:rPr>
        <w:t xml:space="preserve"> source</w:t>
      </w:r>
      <w:r w:rsidR="00000F55">
        <w:rPr>
          <w:rFonts w:ascii="Times New Roman" w:hAnsi="Times New Roman" w:cs="Times New Roman"/>
          <w:sz w:val="24"/>
          <w:szCs w:val="24"/>
        </w:rPr>
        <w:t>s</w:t>
      </w:r>
      <w:r w:rsidR="00351DC4">
        <w:rPr>
          <w:rFonts w:ascii="Times New Roman" w:hAnsi="Times New Roman" w:cs="Times New Roman"/>
          <w:sz w:val="24"/>
          <w:szCs w:val="24"/>
        </w:rPr>
        <w:t xml:space="preserv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000F55">
        <w:rPr>
          <w:rFonts w:ascii="Times New Roman" w:hAnsi="Times New Roman" w:cs="Times New Roman"/>
          <w:sz w:val="24"/>
          <w:szCs w:val="24"/>
        </w:rPr>
        <w:t xml:space="preserve"> penalties</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006550FB" w:rsidRPr="00351DC4">
        <w:rPr>
          <w:rFonts w:ascii="Times New Roman" w:hAnsi="Times New Roman" w:cs="Times New Roman"/>
          <w:i/>
          <w:sz w:val="24"/>
          <w:szCs w:val="24"/>
        </w:rPr>
        <w:t>reclaimed delay</w:t>
      </w:r>
      <w:r w:rsidR="006550FB">
        <w:rPr>
          <w:rFonts w:ascii="Times New Roman" w:hAnsi="Times New Roman" w:cs="Times New Roman"/>
          <w:sz w:val="24"/>
          <w:szCs w:val="24"/>
        </w:rPr>
        <w:t xml:space="preserve"> </w:t>
      </w:r>
      <w:r>
        <w:rPr>
          <w:rFonts w:ascii="Times New Roman" w:hAnsi="Times New Roman" w:cs="Times New Roman"/>
          <w:sz w:val="24"/>
          <w:szCs w:val="24"/>
        </w:rPr>
        <w:t xml:space="preserve">due to bus drivers compensating for being behind schedule </w:t>
      </w:r>
      <w:r w:rsidR="006550FB">
        <w:rPr>
          <w:rFonts w:ascii="Times New Roman" w:hAnsi="Times New Roman" w:cs="Times New Roman"/>
          <w:sz w:val="24"/>
          <w:szCs w:val="24"/>
        </w:rPr>
        <w:t xml:space="preserve">and </w:t>
      </w:r>
      <w:r w:rsidR="006550FB"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due to the updating frequency of RTI</w:t>
      </w:r>
      <w:r w:rsidR="00000F55">
        <w:rPr>
          <w:rFonts w:ascii="Times New Roman" w:hAnsi="Times New Roman" w:cs="Times New Roman"/>
          <w:sz w:val="24"/>
          <w:szCs w:val="24"/>
        </w:rPr>
        <w:t xml:space="preserve"> apps</w:t>
      </w:r>
      <w:r>
        <w:rPr>
          <w:rFonts w:ascii="Times New Roman" w:hAnsi="Times New Roman" w:cs="Times New Roman"/>
          <w:sz w:val="24"/>
          <w:szCs w:val="24"/>
        </w:rPr>
        <w:t xml:space="preserve">. </w:t>
      </w:r>
      <w:r w:rsidR="00351DC4">
        <w:rPr>
          <w:rFonts w:ascii="Times New Roman" w:hAnsi="Times New Roman" w:cs="Times New Roman"/>
          <w:sz w:val="24"/>
          <w:szCs w:val="24"/>
        </w:rPr>
        <w:t xml:space="preserve"> </w:t>
      </w:r>
      <w:r w:rsidR="00747B08">
        <w:rPr>
          <w:rFonts w:ascii="Times New Roman" w:hAnsi="Times New Roman" w:cs="Times New Roman"/>
          <w:sz w:val="24"/>
          <w:szCs w:val="24"/>
        </w:rPr>
        <w:t>W</w:t>
      </w:r>
      <w:r w:rsidR="00351DC4">
        <w:rPr>
          <w:rFonts w:ascii="Times New Roman" w:hAnsi="Times New Roman" w:cs="Times New Roman"/>
          <w:sz w:val="24"/>
          <w:szCs w:val="24"/>
        </w:rPr>
        <w:t xml:space="preserve">e </w:t>
      </w:r>
      <w:r w:rsidR="00497F38">
        <w:rPr>
          <w:rFonts w:ascii="Times New Roman" w:hAnsi="Times New Roman" w:cs="Times New Roman"/>
          <w:sz w:val="24"/>
          <w:szCs w:val="24"/>
        </w:rPr>
        <w:t>then</w:t>
      </w:r>
      <w:r w:rsidR="00351DC4">
        <w:rPr>
          <w:rFonts w:ascii="Times New Roman" w:hAnsi="Times New Roman" w:cs="Times New Roman"/>
          <w:sz w:val="24"/>
          <w:szCs w:val="24"/>
        </w:rPr>
        <w:t xml:space="preserve"> introduce five types of trip planning strategies (TPSs) for RTI</w:t>
      </w:r>
      <w:r w:rsidR="00EF21A3">
        <w:rPr>
          <w:rFonts w:ascii="Times New Roman" w:hAnsi="Times New Roman" w:cs="Times New Roman"/>
          <w:sz w:val="24"/>
          <w:szCs w:val="24"/>
        </w:rPr>
        <w:t>-based</w:t>
      </w:r>
      <w:r w:rsidR="00351DC4">
        <w:rPr>
          <w:rFonts w:ascii="Times New Roman" w:hAnsi="Times New Roman" w:cs="Times New Roman"/>
          <w:sz w:val="24"/>
          <w:szCs w:val="24"/>
        </w:rPr>
        <w:t xml:space="preserve"> and non-RTI users</w:t>
      </w:r>
      <w:r w:rsidR="00482EDD">
        <w:rPr>
          <w:rFonts w:ascii="Times New Roman" w:hAnsi="Times New Roman" w:cs="Times New Roman"/>
          <w:sz w:val="24"/>
          <w:szCs w:val="24"/>
        </w:rPr>
        <w:t xml:space="preserve">. </w:t>
      </w:r>
      <w:r w:rsidR="004D3C3D">
        <w:rPr>
          <w:rFonts w:ascii="Times New Roman" w:hAnsi="Times New Roman" w:cs="Times New Roman"/>
          <w:sz w:val="24"/>
          <w:szCs w:val="24"/>
        </w:rPr>
        <w:t xml:space="preserve">Using </w:t>
      </w:r>
      <w:r w:rsidR="006550FB">
        <w:rPr>
          <w:rFonts w:ascii="Times New Roman" w:hAnsi="Times New Roman" w:cs="Times New Roman"/>
          <w:sz w:val="24"/>
          <w:szCs w:val="24"/>
        </w:rPr>
        <w:t xml:space="preserve">real-time </w:t>
      </w:r>
      <w:r w:rsidR="00AF5D99">
        <w:rPr>
          <w:rFonts w:ascii="Times New Roman" w:hAnsi="Times New Roman" w:cs="Times New Roman"/>
          <w:sz w:val="24"/>
          <w:szCs w:val="24"/>
        </w:rPr>
        <w:t xml:space="preserve">bus location </w:t>
      </w:r>
      <w:r w:rsidR="006550FB">
        <w:rPr>
          <w:rFonts w:ascii="Times New Roman" w:hAnsi="Times New Roman" w:cs="Times New Roman"/>
          <w:sz w:val="24"/>
          <w:szCs w:val="24"/>
        </w:rPr>
        <w:t>data</w:t>
      </w:r>
      <w:r>
        <w:rPr>
          <w:rFonts w:ascii="Times New Roman" w:hAnsi="Times New Roman" w:cs="Times New Roman"/>
          <w:sz w:val="24"/>
          <w:szCs w:val="24"/>
        </w:rPr>
        <w:t xml:space="preserve"> from a transit authority in a medium-sized US city</w:t>
      </w:r>
      <w:r w:rsidR="006550FB">
        <w:rPr>
          <w:rFonts w:ascii="Times New Roman" w:hAnsi="Times New Roman" w:cs="Times New Roman"/>
          <w:sz w:val="24"/>
          <w:szCs w:val="24"/>
        </w:rPr>
        <w:t xml:space="preserve">, we calculate the </w:t>
      </w:r>
      <w:r w:rsidR="00AF5D99">
        <w:rPr>
          <w:rFonts w:ascii="Times New Roman" w:hAnsi="Times New Roman" w:cs="Times New Roman"/>
          <w:sz w:val="24"/>
          <w:szCs w:val="24"/>
        </w:rPr>
        <w:t xml:space="preserve">empirical </w:t>
      </w:r>
      <w:r w:rsidR="006550FB">
        <w:rPr>
          <w:rFonts w:ascii="Times New Roman" w:hAnsi="Times New Roman" w:cs="Times New Roman"/>
          <w:sz w:val="24"/>
          <w:szCs w:val="24"/>
        </w:rPr>
        <w:t>waiting time</w:t>
      </w:r>
      <w:r w:rsidR="00AF5D99">
        <w:rPr>
          <w:rFonts w:ascii="Times New Roman" w:hAnsi="Times New Roman" w:cs="Times New Roman"/>
          <w:sz w:val="24"/>
          <w:szCs w:val="24"/>
        </w:rPr>
        <w:t xml:space="preserve">s and </w:t>
      </w:r>
      <w:r w:rsidR="00E15888">
        <w:rPr>
          <w:rFonts w:ascii="Times New Roman" w:hAnsi="Times New Roman" w:cs="Times New Roman"/>
          <w:sz w:val="24"/>
          <w:szCs w:val="24"/>
        </w:rPr>
        <w:t>risk</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of missing a bus for each TPS</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 xml:space="preserve"> </w:t>
      </w:r>
      <w:r w:rsidR="003803CA" w:rsidRPr="003803CA">
        <w:rPr>
          <w:rFonts w:ascii="Times New Roman" w:hAnsi="Times New Roman" w:cs="Times New Roman"/>
          <w:sz w:val="24"/>
          <w:szCs w:val="24"/>
        </w:rPr>
        <w:t xml:space="preserve">We find that the best RTI </w:t>
      </w:r>
      <w:r w:rsidR="003803CA">
        <w:rPr>
          <w:rFonts w:ascii="Times New Roman" w:hAnsi="Times New Roman" w:cs="Times New Roman"/>
          <w:sz w:val="24"/>
          <w:szCs w:val="24"/>
        </w:rPr>
        <w:t xml:space="preserve">strategy, a prudent tactic </w:t>
      </w:r>
      <w:r w:rsidR="003803CA" w:rsidRPr="003803CA">
        <w:rPr>
          <w:rFonts w:ascii="Times New Roman" w:hAnsi="Times New Roman" w:cs="Times New Roman"/>
          <w:sz w:val="24"/>
          <w:szCs w:val="24"/>
        </w:rPr>
        <w:t>with an optimized insurance buffer, performs roughly the same as a simple,</w:t>
      </w:r>
      <w:r w:rsidR="003803CA">
        <w:rPr>
          <w:rFonts w:ascii="Times New Roman" w:hAnsi="Times New Roman" w:cs="Times New Roman"/>
          <w:sz w:val="24"/>
          <w:szCs w:val="24"/>
        </w:rPr>
        <w:t xml:space="preserve"> follow the schedule tactic </w:t>
      </w:r>
      <w:r w:rsidR="003803CA" w:rsidRPr="003803CA">
        <w:rPr>
          <w:rFonts w:ascii="Times New Roman" w:hAnsi="Times New Roman" w:cs="Times New Roman"/>
          <w:sz w:val="24"/>
          <w:szCs w:val="24"/>
        </w:rPr>
        <w:t xml:space="preserve">that does not use RTI. </w:t>
      </w:r>
      <w:r w:rsidR="003803CA">
        <w:rPr>
          <w:rFonts w:ascii="Times New Roman" w:hAnsi="Times New Roman" w:cs="Times New Roman"/>
          <w:sz w:val="24"/>
          <w:szCs w:val="24"/>
        </w:rPr>
        <w:t xml:space="preserve">However, relative performance varies over time and space.  </w:t>
      </w:r>
      <w:r w:rsidR="003803CA" w:rsidRPr="003803CA">
        <w:rPr>
          <w:rFonts w:ascii="Times New Roman" w:hAnsi="Times New Roman" w:cs="Times New Roman"/>
          <w:sz w:val="24"/>
          <w:szCs w:val="24"/>
        </w:rPr>
        <w:t xml:space="preserve">These results show that although the best RTI strategy can indeed save time for certain users in certain stops and during certain hours, </w:t>
      </w:r>
      <w:r w:rsidR="003803CA">
        <w:rPr>
          <w:rFonts w:ascii="Times New Roman" w:hAnsi="Times New Roman" w:cs="Times New Roman"/>
          <w:sz w:val="24"/>
          <w:szCs w:val="24"/>
        </w:rPr>
        <w:t xml:space="preserve">it </w:t>
      </w:r>
      <w:r w:rsidR="003803CA" w:rsidRPr="003803CA">
        <w:rPr>
          <w:rFonts w:ascii="Times New Roman" w:hAnsi="Times New Roman" w:cs="Times New Roman"/>
          <w:sz w:val="24"/>
          <w:szCs w:val="24"/>
        </w:rPr>
        <w:t xml:space="preserve">cannot </w:t>
      </w:r>
      <w:r w:rsidR="003803CA">
        <w:rPr>
          <w:rFonts w:ascii="Times New Roman" w:hAnsi="Times New Roman" w:cs="Times New Roman"/>
          <w:sz w:val="24"/>
          <w:szCs w:val="24"/>
        </w:rPr>
        <w:t xml:space="preserve">globally outperform simply following the </w:t>
      </w:r>
      <w:r w:rsidR="003803CA" w:rsidRPr="003803CA">
        <w:rPr>
          <w:rFonts w:ascii="Times New Roman" w:hAnsi="Times New Roman" w:cs="Times New Roman"/>
          <w:sz w:val="24"/>
          <w:szCs w:val="24"/>
        </w:rPr>
        <w:t xml:space="preserve">schedule. Moreover, the greedy tactic of using RTI to achieve a waiting time of zero is the worst strategy, even worse than showing up at a bus stop arbitrarily.  This suggests that RTI could make users’ waiting time significantly longer if </w:t>
      </w:r>
      <w:r w:rsidR="003803CA">
        <w:rPr>
          <w:rFonts w:ascii="Times New Roman" w:hAnsi="Times New Roman" w:cs="Times New Roman"/>
          <w:sz w:val="24"/>
          <w:szCs w:val="24"/>
        </w:rPr>
        <w:t xml:space="preserve">RTI </w:t>
      </w:r>
      <w:r w:rsidR="003803CA" w:rsidRPr="003803CA">
        <w:rPr>
          <w:rFonts w:ascii="Times New Roman" w:hAnsi="Times New Roman" w:cs="Times New Roman"/>
          <w:sz w:val="24"/>
          <w:szCs w:val="24"/>
        </w:rPr>
        <w:t>apps are not using the appropriate trip planning strategy.</w:t>
      </w:r>
    </w:p>
    <w:p w14:paraId="53388A71" w14:textId="77777777" w:rsidR="006550FB" w:rsidRPr="00EA0C72" w:rsidRDefault="006550FB" w:rsidP="006550FB">
      <w:pPr>
        <w:rPr>
          <w:rFonts w:ascii="Times New Roman" w:hAnsi="Times New Roman" w:cs="Times New Roman"/>
          <w:sz w:val="24"/>
          <w:szCs w:val="24"/>
        </w:rPr>
      </w:pPr>
    </w:p>
    <w:p w14:paraId="3B23E904" w14:textId="158A35D0"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295C2B">
        <w:rPr>
          <w:rFonts w:ascii="Times New Roman" w:hAnsi="Times New Roman" w:cs="Times New Roman"/>
          <w:sz w:val="24"/>
          <w:szCs w:val="24"/>
        </w:rPr>
        <w:t>Public transit; Real-time information;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43FF6035"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51BE6600"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ins w:id="0" w:author="Liu, Luyu" w:date="2019-12-03T19:52:00Z">
        <w:r w:rsidR="004A316C">
          <w:rPr>
            <w:rFonts w:ascii="Times New Roman" w:hAnsi="Times New Roman" w:cs="Times New Roman"/>
            <w:sz w:val="24"/>
            <w:szCs w:val="24"/>
          </w:rPr>
          <w:t>ing</w:t>
        </w:r>
      </w:ins>
      <w:bookmarkStart w:id="1" w:name="_GoBack"/>
      <w:bookmarkEnd w:id="1"/>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1C9BE713" w:rsidR="006550FB" w:rsidRDefault="006550FB" w:rsidP="006550FB">
      <w:pPr>
        <w:jc w:val="center"/>
        <w:rPr>
          <w:rFonts w:ascii="Times New Roman" w:hAnsi="Times New Roman" w:cs="Times New Roman"/>
          <w:sz w:val="24"/>
          <w:szCs w:val="24"/>
        </w:rPr>
      </w:pPr>
      <w:commentRangeStart w:id="2"/>
      <w:commentRangeStart w:id="3"/>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00291929">
        <w:rPr>
          <w:rFonts w:ascii="Times New Roman" w:hAnsi="Times New Roman" w:cs="Times New Roman"/>
          <w:sz w:val="24"/>
          <w:szCs w:val="24"/>
        </w:rPr>
        <w:t>:</w:t>
      </w:r>
      <w:r w:rsidRPr="003A089C">
        <w:rPr>
          <w:rFonts w:ascii="Times New Roman" w:hAnsi="Times New Roman" w:cs="Times New Roman"/>
          <w:sz w:val="24"/>
          <w:szCs w:val="24"/>
        </w:rPr>
        <w:t xml:space="preserve"> </w:t>
      </w:r>
      <w:r w:rsidR="00770D45">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2"/>
      <w:r>
        <w:rPr>
          <w:rStyle w:val="CommentReference"/>
        </w:rPr>
        <w:commentReference w:id="2"/>
      </w:r>
      <w:commentRangeEnd w:id="3"/>
      <w:r>
        <w:rPr>
          <w:rStyle w:val="CommentReference"/>
        </w:rPr>
        <w:commentReference w:id="3"/>
      </w:r>
    </w:p>
    <w:p w14:paraId="52036CDE" w14:textId="4CAE9C1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RTI can be especially important for systems with sparser timetable and longer headways. For example, in a system with average headway of 30 minutes, people is highly likely to care more </w:t>
      </w:r>
      <w:r>
        <w:rPr>
          <w:rFonts w:ascii="Times New Roman" w:hAnsi="Times New Roman" w:cs="Times New Roman"/>
          <w:sz w:val="24"/>
          <w:szCs w:val="24"/>
        </w:rPr>
        <w:lastRenderedPageBreak/>
        <w:t xml:space="preserve">about getting the performance of a specific vehicle via real-time information, since the possible waiting time is significantly longer; while in a system with average headway of 2 minutes, people may not care about how a specific vehicle works, since there will be another one shortly after the bu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 Walker (</w:t>
      </w:r>
      <w:r w:rsidRPr="0004466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rgues, with public transit, frequency is freedom.  However, in a public transit system which cannot sustain high frequency service due to limited funds and personnel, RTI can play an important role as a cheap and effective complement. </w:t>
      </w:r>
    </w:p>
    <w:p w14:paraId="68746E44" w14:textId="77777777" w:rsidR="006550FB" w:rsidRDefault="006550FB" w:rsidP="006550FB">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reduce the delay by speeding up. </w:t>
      </w:r>
      <w:r w:rsidRPr="00803DCB">
        <w:rPr>
          <w:rFonts w:ascii="Times New Roman" w:hAnsi="Times New Roman" w:cs="Times New Roman"/>
          <w:sz w:val="24"/>
          <w:szCs w:val="24"/>
        </w:rPr>
        <w:t xml:space="preserve">This 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55B71CF0" w14:textId="77777777" w:rsidR="006550FB" w:rsidRPr="00F242B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Despite the technological breakthroughs in providing RTI to public transit users</w:t>
      </w:r>
      <w:r w:rsidRPr="00F242B3">
        <w:rPr>
          <w:rFonts w:ascii="Times New Roman" w:hAnsi="Times New Roman" w:cs="Times New Roman"/>
          <w:sz w:val="24"/>
          <w:szCs w:val="24"/>
        </w:rPr>
        <w:t xml:space="preserve">, </w:t>
      </w:r>
      <w:r>
        <w:rPr>
          <w:rFonts w:ascii="Times New Roman" w:hAnsi="Times New Roman" w:cs="Times New Roman"/>
          <w:sz w:val="24"/>
          <w:szCs w:val="24"/>
        </w:rPr>
        <w: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t>
      </w:r>
    </w:p>
    <w:p w14:paraId="6CDE1527"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r>
        <w:rPr>
          <w:rFonts w:ascii="Times New Roman" w:hAnsi="Times New Roman" w:cs="Times New Roman"/>
          <w:sz w:val="24"/>
          <w:szCs w:val="24"/>
        </w:rPr>
        <w:t xml:space="preserve">behavioral </w:t>
      </w:r>
      <w:r w:rsidRPr="006E12CF">
        <w:rPr>
          <w:rFonts w:ascii="Times New Roman" w:hAnsi="Times New Roman" w:cs="Times New Roman"/>
          <w:sz w:val="24"/>
          <w:szCs w:val="24"/>
        </w:rPr>
        <w:t xml:space="preserve">strategies that </w:t>
      </w:r>
      <w:r>
        <w:rPr>
          <w:rFonts w:ascii="Times New Roman" w:hAnsi="Times New Roman" w:cs="Times New Roman"/>
          <w:sz w:val="24"/>
          <w:szCs w:val="24"/>
        </w:rPr>
        <w:t>exploit or ignore</w:t>
      </w:r>
      <w:r w:rsidRPr="006E12CF">
        <w:rPr>
          <w:rFonts w:ascii="Times New Roman" w:hAnsi="Times New Roman" w:cs="Times New Roman"/>
          <w:sz w:val="24"/>
          <w:szCs w:val="24"/>
        </w:rPr>
        <w:t xml:space="preserve"> RTI.</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e show that the performance of RTI in reducing users’ wait time at stops can vary depending on the behavioral strategy, distance to the bus stop from home, and the location of the stop along the bus route.</w:t>
      </w:r>
    </w:p>
    <w:p w14:paraId="1EDE5D93" w14:textId="22ACC3D3" w:rsidR="006550FB" w:rsidRDefault="00453E0B" w:rsidP="006550FB">
      <w:pPr>
        <w:ind w:firstLine="720"/>
        <w:jc w:val="both"/>
        <w:rPr>
          <w:rFonts w:ascii="Times New Roman" w:hAnsi="Times New Roman" w:cs="Times New Roman"/>
          <w:sz w:val="24"/>
          <w:szCs w:val="24"/>
        </w:rPr>
      </w:pPr>
      <w:r w:rsidRPr="00453E0B">
        <w:rPr>
          <w:rFonts w:ascii="Times New Roman" w:hAnsi="Times New Roman" w:cs="Times New Roman"/>
          <w:sz w:val="24"/>
          <w:szCs w:val="24"/>
        </w:rPr>
        <w:t>In t</w:t>
      </w:r>
      <w:r w:rsidR="006550FB" w:rsidRPr="00453E0B">
        <w:rPr>
          <w:rFonts w:ascii="Times New Roman" w:hAnsi="Times New Roman" w:cs="Times New Roman"/>
          <w:sz w:val="24"/>
          <w:szCs w:val="24"/>
        </w:rPr>
        <w:t>he next section of this paper</w:t>
      </w:r>
      <w:r w:rsidRPr="00453E0B">
        <w:rPr>
          <w:rFonts w:ascii="Times New Roman" w:hAnsi="Times New Roman" w:cs="Times New Roman"/>
          <w:sz w:val="24"/>
          <w:szCs w:val="24"/>
        </w:rPr>
        <w:t>, we</w:t>
      </w:r>
      <w:r w:rsidR="00D50DD6" w:rsidRPr="00453E0B">
        <w:rPr>
          <w:rFonts w:ascii="Times New Roman" w:hAnsi="Times New Roman" w:cs="Times New Roman"/>
          <w:sz w:val="24"/>
          <w:szCs w:val="24"/>
        </w:rPr>
        <w:t xml:space="preserve"> will </w:t>
      </w:r>
      <w:r>
        <w:rPr>
          <w:rFonts w:ascii="Times New Roman" w:hAnsi="Times New Roman" w:cs="Times New Roman"/>
          <w:sz w:val="24"/>
          <w:szCs w:val="24"/>
        </w:rPr>
        <w:t xml:space="preserve">first review the studies about the impact of RTI on </w:t>
      </w:r>
      <w:r w:rsidR="00A40E20">
        <w:rPr>
          <w:rFonts w:ascii="Times New Roman" w:hAnsi="Times New Roman" w:cs="Times New Roman"/>
          <w:sz w:val="24"/>
          <w:szCs w:val="24"/>
        </w:rPr>
        <w:t xml:space="preserve">transit users’ </w:t>
      </w:r>
      <w:r>
        <w:rPr>
          <w:rFonts w:ascii="Times New Roman" w:hAnsi="Times New Roman" w:cs="Times New Roman"/>
          <w:sz w:val="24"/>
          <w:szCs w:val="24"/>
        </w:rPr>
        <w:t>waiting time</w:t>
      </w:r>
      <w:r w:rsidR="00FC4DA7">
        <w:rPr>
          <w:rFonts w:ascii="Times New Roman" w:hAnsi="Times New Roman" w:cs="Times New Roman"/>
          <w:sz w:val="24"/>
          <w:szCs w:val="24"/>
        </w:rPr>
        <w:t xml:space="preserve"> by information media and </w:t>
      </w:r>
      <w:r w:rsidR="00D01535">
        <w:rPr>
          <w:rFonts w:ascii="Times New Roman" w:hAnsi="Times New Roman" w:cs="Times New Roman"/>
          <w:sz w:val="24"/>
          <w:szCs w:val="24"/>
        </w:rPr>
        <w:t>research methods</w:t>
      </w:r>
      <w:r>
        <w:rPr>
          <w:rFonts w:ascii="Times New Roman" w:hAnsi="Times New Roman" w:cs="Times New Roman"/>
          <w:sz w:val="24"/>
          <w:szCs w:val="24"/>
        </w:rPr>
        <w:t xml:space="preserve">. </w:t>
      </w:r>
      <w:r w:rsidR="00E41883">
        <w:rPr>
          <w:rFonts w:ascii="Times New Roman" w:hAnsi="Times New Roman" w:cs="Times New Roman"/>
          <w:sz w:val="24"/>
          <w:szCs w:val="24"/>
        </w:rPr>
        <w:t>Then we will introduce our data sources, the sources of RTI-based users’ waiting time penalties, and five types of trip planning strategies and thei</w:t>
      </w:r>
      <w:r w:rsidR="000619C8">
        <w:rPr>
          <w:rFonts w:ascii="Times New Roman" w:hAnsi="Times New Roman" w:cs="Times New Roman"/>
          <w:sz w:val="24"/>
          <w:szCs w:val="24"/>
        </w:rPr>
        <w:t xml:space="preserve">r definitions. Finally, we will demonstrate each TPS’s </w:t>
      </w:r>
      <w:r w:rsidR="007964AD">
        <w:rPr>
          <w:rFonts w:ascii="Times New Roman" w:hAnsi="Times New Roman" w:cs="Times New Roman"/>
          <w:sz w:val="24"/>
          <w:szCs w:val="24"/>
        </w:rPr>
        <w:t xml:space="preserve">overall </w:t>
      </w:r>
      <w:r w:rsidR="000619C8">
        <w:rPr>
          <w:rFonts w:ascii="Times New Roman" w:hAnsi="Times New Roman" w:cs="Times New Roman"/>
          <w:sz w:val="24"/>
          <w:szCs w:val="24"/>
        </w:rPr>
        <w:t>pattern</w:t>
      </w:r>
      <w:r w:rsidR="007964AD">
        <w:rPr>
          <w:rFonts w:ascii="Times New Roman" w:hAnsi="Times New Roman" w:cs="Times New Roman"/>
          <w:sz w:val="24"/>
          <w:szCs w:val="24"/>
        </w:rPr>
        <w:t>s</w:t>
      </w:r>
      <w:r w:rsidR="000619C8">
        <w:rPr>
          <w:rFonts w:ascii="Times New Roman" w:hAnsi="Times New Roman" w:cs="Times New Roman"/>
          <w:sz w:val="24"/>
          <w:szCs w:val="24"/>
        </w:rPr>
        <w:t xml:space="preserve"> </w:t>
      </w:r>
      <w:r w:rsidR="007964AD">
        <w:rPr>
          <w:rFonts w:ascii="Times New Roman" w:hAnsi="Times New Roman" w:cs="Times New Roman"/>
          <w:sz w:val="24"/>
          <w:szCs w:val="24"/>
        </w:rPr>
        <w:t xml:space="preserve">and patterns </w:t>
      </w:r>
      <w:r w:rsidR="000619C8">
        <w:rPr>
          <w:rFonts w:ascii="Times New Roman" w:hAnsi="Times New Roman" w:cs="Times New Roman"/>
          <w:sz w:val="24"/>
          <w:szCs w:val="24"/>
        </w:rPr>
        <w:t>across space and time.</w:t>
      </w:r>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750C973A" w14:textId="12388C0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discussed below).  After the widespread application of smart personal devices, real-time information is becoming more prevalent due to less expensive automated vehicle location system </w:t>
      </w:r>
      <w:r>
        <w:rPr>
          <w:rFonts w:ascii="Times New Roman" w:hAnsi="Times New Roman" w:cs="Times New Roman"/>
          <w:sz w:val="24"/>
          <w:szCs w:val="24"/>
        </w:rPr>
        <w:lastRenderedPageBreak/>
        <w:t>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examine this literature based on two dimensions: the information media </w:t>
      </w:r>
      <w:r w:rsidR="003B2EF7">
        <w:rPr>
          <w:rFonts w:ascii="Times New Roman" w:hAnsi="Times New Roman" w:cs="Times New Roman"/>
          <w:sz w:val="24"/>
          <w:szCs w:val="24"/>
        </w:rPr>
        <w:t>examined,</w:t>
      </w:r>
      <w:r>
        <w:rPr>
          <w:rFonts w:ascii="Times New Roman" w:hAnsi="Times New Roman" w:cs="Times New Roman"/>
          <w:sz w:val="24"/>
          <w:szCs w:val="24"/>
        </w:rPr>
        <w:t xml:space="preserve"> and methodology used in the study.</w:t>
      </w:r>
    </w:p>
    <w:p w14:paraId="7F12806E" w14:textId="2373AE16" w:rsidR="006550FB" w:rsidRPr="006C5050"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I</w:t>
      </w:r>
      <w:r w:rsidRPr="007536EE">
        <w:rPr>
          <w:rFonts w:ascii="Times New Roman" w:hAnsi="Times New Roman" w:cs="Times New Roman"/>
          <w:b/>
          <w:bCs/>
          <w:sz w:val="24"/>
          <w:szCs w:val="24"/>
        </w:rPr>
        <w:t>nformation media</w:t>
      </w:r>
      <w:r>
        <w:rPr>
          <w:rFonts w:ascii="Times New Roman" w:hAnsi="Times New Roman" w:cs="Times New Roman"/>
          <w:b/>
          <w:bCs/>
          <w:sz w:val="24"/>
          <w:szCs w:val="24"/>
        </w:rPr>
        <w:t xml:space="preserve">.  </w:t>
      </w:r>
      <w:r w:rsidRPr="006C5050">
        <w:rPr>
          <w:rFonts w:ascii="Times New Roman" w:hAnsi="Times New Roman" w:cs="Times New Roman"/>
          <w:sz w:val="24"/>
          <w:szCs w:val="24"/>
        </w:rPr>
        <w:t>We first categorize research according to their information media, including static signage, telephone and text services, and smart phone application. Signage and at-stop displays can provide transit users useful information and reduce actual and perceived wait time</w:t>
      </w:r>
      <w:r w:rsidRPr="006C5050">
        <w:rPr>
          <w:rFonts w:ascii="Times New Roman" w:hAnsi="Times New Roman" w:cs="Times New Roman" w:hint="eastAsia"/>
          <w:sz w:val="24"/>
          <w:szCs w:val="24"/>
        </w:rPr>
        <w:t xml:space="preserve"> </w:t>
      </w:r>
      <w:r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Pr>
          <w:rFonts w:ascii="Times New Roman" w:hAnsi="Times New Roman" w:cs="Times New Roman"/>
          <w:sz w:val="24"/>
          <w:szCs w:val="24"/>
        </w:rPr>
        <w:t xml:space="preserve">reduce </w:t>
      </w:r>
      <w:r w:rsidRPr="006C5050">
        <w:rPr>
          <w:rFonts w:ascii="Times New Roman" w:hAnsi="Times New Roman" w:cs="Times New Roman"/>
          <w:sz w:val="24"/>
          <w:szCs w:val="24"/>
        </w:rPr>
        <w:t xml:space="preserve">anxiety </w:t>
      </w:r>
      <w:r w:rsidRPr="006C5050">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3D5FF9D" w14:textId="64E29A2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43BBE30E" w14:textId="5D14CDA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a self-reported survey. Especially, in rural Scotland. RTI user can even save 7 minutes i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the others concluded that RTI’s impact on different users is not significan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 is small while 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6AF6CBA3" w14:textId="3E39308E" w:rsidR="006550FB"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R</w:t>
      </w:r>
      <w:r w:rsidRPr="007536EE">
        <w:rPr>
          <w:rFonts w:ascii="Times New Roman" w:hAnsi="Times New Roman" w:cs="Times New Roman"/>
          <w:b/>
          <w:bCs/>
          <w:sz w:val="24"/>
          <w:szCs w:val="24"/>
        </w:rPr>
        <w:t>esearch methods</w:t>
      </w:r>
      <w:r>
        <w:rPr>
          <w:rFonts w:ascii="Times New Roman" w:hAnsi="Times New Roman" w:cs="Times New Roman"/>
          <w:b/>
          <w:bCs/>
          <w:sz w:val="24"/>
          <w:szCs w:val="24"/>
        </w:rPr>
        <w:t xml:space="preserve">.  </w:t>
      </w: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lastRenderedPageBreak/>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724EC4C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Another limitation of surveys is small and biased samples.   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ISSN":"0022-2437","author":[{"dropping-particle":"","family":"Armstrong","given":"J Scott","non-dropping-particle":"","parse-names":false,"suffix":""},{"dropping-particle":"","family":"Overton","given":"Terry S","non-dropping-particle":"","parse-names":false,"suffix":""}],"container-title":"Journal of marketing research","id":"ITEM-1","issue":"3","issued":{"date-parts":[["1977"]]},"page":"396-402","publisher":"SAGE Publications Sage CA: Los Angeles, CA","title":"Estimating nonresponse bias in mail surveys","type":"article-journal","volume":"14"},"uris":["http://www.mendeley.com/documents/?uuid=b14c6969-f911-4368-8b0c-e476fb785339"]}],"mendeley":{"formattedCitation":"(Armstrong &amp; Overton, 1977)","plainTextFormattedCitation":"(Armstrong &amp; Overton, 1977)","previouslyFormattedCitation":"(Armstrong &amp; Overton, 1977)"},"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ime and cost, but these methods may be biased </w:t>
      </w:r>
      <w:r>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SN":"0022-2437","author":[{"dropping-particle":"","family":"Armstrong","given":"J Scott","non-dropping-particle":"","parse-names":false,"suffix":""},{"dropping-particle":"","family":"Overton","given":"Terry S","non-dropping-particle":"","parse-names":false,"suffix":""}],"container-title":"Journal of marketing research","id":"ITEM-2","issue":"3","issued":{"date-parts":[["1977"]]},"page":"396-402","publisher":"SAGE Publications Sage CA: Los Angeles, CA","title":"Estimating nonresponse bias in mail surveys","type":"article-journal","volume":"14"},"uris":["http://www.mendeley.com/documents/?uuid=b14c6969-f911-4368-8b0c-e476fb785339"]}],"mendeley":{"formattedCitation":"(Armstrong &amp; Overton, 1977; Wright, 2006)","plainTextFormattedCitation":"(Armstrong &amp; Overton, 1977; Wright, 2006)","previouslyFormattedCitation":"(Wilcox, Rossi, Wright, &amp; Anderson, 1985; Wright, 2006)"},"properties":{"noteIndex":0},"schema":"https://github.com/citation-style-language/schema/raw/master/csl-citation.json"}</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Armstrong &amp; Overton, 1977;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1CF7689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4893521A" w14:textId="501E3CD9"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the overall average waiting time or perceived waiting time in certain areas; however, no one has investigated the variance of this impact relative to transit system’s actual on-time performance. 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This paper fills this gap by leveraging open transit data published to enable RTI apps along with administrative data collected to conduct passenger counts and other performance measures.    </w:t>
      </w:r>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77777777"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our data sources. Next, we conceptualize catching a bus as a synchronization process between the user and the vehicle, and introduce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227BD29B"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e use two data sources to represent two major actors in a public transit system: open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034B3BAF" w14:textId="214481D8" w:rsidR="006550FB" w:rsidRDefault="006550FB" w:rsidP="006550FB">
      <w:pPr>
        <w:jc w:val="both"/>
        <w:rPr>
          <w:rFonts w:ascii="Times New Roman" w:hAnsi="Times New Roman" w:cs="Times New Roman"/>
          <w:sz w:val="24"/>
          <w:szCs w:val="24"/>
        </w:rPr>
      </w:pPr>
      <w:r w:rsidRPr="009D07E7">
        <w:rPr>
          <w:rFonts w:ascii="Times New Roman" w:hAnsi="Times New Roman" w:cs="Times New Roman"/>
          <w:b/>
          <w:bCs/>
          <w:sz w:val="24"/>
          <w:szCs w:val="24"/>
        </w:rPr>
        <w:t>User</w:t>
      </w:r>
      <w:r>
        <w:rPr>
          <w:rFonts w:ascii="Times New Roman" w:hAnsi="Times New Roman" w:cs="Times New Roman"/>
          <w:b/>
          <w:bCs/>
          <w:sz w:val="24"/>
          <w:szCs w:val="24"/>
        </w:rPr>
        <w:t xml:space="preserve">s’ information - </w:t>
      </w:r>
      <w:r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3C65BC13" w14:textId="77777777" w:rsidR="006550FB" w:rsidRDefault="006550FB" w:rsidP="006550FB">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Pr>
          <w:rFonts w:ascii="Times New Roman" w:hAnsi="Times New Roman" w:cs="Times New Roman"/>
          <w:b/>
          <w:bCs/>
          <w:sz w:val="24"/>
          <w:szCs w:val="24"/>
        </w:rPr>
        <w:t>Automatic Passenger Counting (</w:t>
      </w:r>
      <w:r w:rsidRPr="00AF7E83">
        <w:rPr>
          <w:rFonts w:ascii="Times New Roman" w:hAnsi="Times New Roman" w:cs="Times New Roman"/>
          <w:b/>
          <w:bCs/>
          <w:sz w:val="24"/>
          <w:szCs w:val="24"/>
        </w:rPr>
        <w:t>APC</w:t>
      </w:r>
      <w:r>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w:t>
      </w:r>
      <w:r w:rsidRPr="005062FD">
        <w:rPr>
          <w:rFonts w:ascii="Times New Roman" w:hAnsi="Times New Roman" w:cs="Times New Roman"/>
          <w:sz w:val="24"/>
          <w:szCs w:val="24"/>
        </w:rPr>
        <w:lastRenderedPageBreak/>
        <w:t xml:space="preserve">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511CD64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ED7F3C" w:rsidRPr="00ED7F3C">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362715"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4" w:name="_Ref8213065"/>
            <w:r>
              <w:rPr>
                <w:rFonts w:ascii="Times New Roman" w:hAnsi="Times New Roman" w:cs="Times New Roman"/>
                <w:noProof/>
                <w:sz w:val="24"/>
                <w:szCs w:val="24"/>
              </w:rPr>
              <w:t>1</w:t>
            </w:r>
            <w:bookmarkEnd w:id="4"/>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06AB810E"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77777777" w:rsidR="006550FB" w:rsidRDefault="006550FB" w:rsidP="006550FB">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w:t>
      </w:r>
      <w:r>
        <w:lastRenderedPageBreak/>
        <w:t xml:space="preserve">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rPr>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71875"/>
                    </a:xfrm>
                    <a:prstGeom prst="rect">
                      <a:avLst/>
                    </a:prstGeom>
                  </pic:spPr>
                </pic:pic>
              </a:graphicData>
            </a:graphic>
          </wp:inline>
        </w:drawing>
      </w:r>
    </w:p>
    <w:p w14:paraId="3F10D63C" w14:textId="00D6BE3C" w:rsidR="006550FB" w:rsidRDefault="006550FB" w:rsidP="006550FB">
      <w:pPr>
        <w:jc w:val="center"/>
        <w:rPr>
          <w:rFonts w:ascii="Times New Roman" w:hAnsi="Times New Roman" w:cs="Times New Roman"/>
          <w:sz w:val="24"/>
          <w:szCs w:val="24"/>
        </w:rPr>
      </w:pPr>
      <w:bookmarkStart w:id="5" w:name="_Ref8118481"/>
      <w:commentRangeStart w:id="6"/>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5"/>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6"/>
      <w:r w:rsidR="008C25D1">
        <w:rPr>
          <w:rStyle w:val="CommentReference"/>
        </w:rPr>
        <w:commentReference w:id="6"/>
      </w:r>
      <w:r w:rsidR="007D09E9">
        <w:rPr>
          <w:rFonts w:ascii="Times New Roman" w:hAnsi="Times New Roman" w:cs="Times New Roman"/>
          <w:sz w:val="24"/>
          <w:szCs w:val="24"/>
        </w:rPr>
        <w:t>.</w:t>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rPr>
        <w:lastRenderedPageBreak/>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06F21725" w:rsidR="006550FB" w:rsidRDefault="006550FB" w:rsidP="006550FB">
      <w:pPr>
        <w:jc w:val="center"/>
        <w:rPr>
          <w:rFonts w:ascii="Times New Roman" w:hAnsi="Times New Roman" w:cs="Times New Roman"/>
          <w:sz w:val="24"/>
          <w:szCs w:val="24"/>
        </w:rPr>
      </w:pPr>
      <w:bookmarkStart w:id="7"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7"/>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777777"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2111D7F1" w14:textId="77777777" w:rsidR="006550FB" w:rsidRDefault="006550FB" w:rsidP="006550FB">
      <w:pPr>
        <w:spacing w:line="256" w:lineRule="auto"/>
        <w:rPr>
          <w:rFonts w:ascii="Times New Roman" w:hAnsi="Times New Roman" w:cs="Times New Roman"/>
          <w:sz w:val="24"/>
          <w:szCs w:val="24"/>
        </w:rPr>
      </w:pPr>
    </w:p>
    <w:p w14:paraId="449605F4" w14:textId="77777777" w:rsidR="006550FB" w:rsidRPr="005719F8" w:rsidRDefault="006550FB" w:rsidP="006550FB">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commentRangeStart w:id="8"/>
      <w:r w:rsidRPr="005719F8">
        <w:rPr>
          <w:rFonts w:ascii="Times New Roman" w:hAnsi="Times New Roman" w:cs="Times New Roman"/>
          <w:b/>
          <w:sz w:val="24"/>
          <w:szCs w:val="24"/>
        </w:rPr>
        <w:t xml:space="preserve">Measures </w:t>
      </w:r>
      <w:commentRangeEnd w:id="8"/>
      <w:r w:rsidR="007C5F37">
        <w:rPr>
          <w:rStyle w:val="CommentReference"/>
        </w:rPr>
        <w:commentReference w:id="8"/>
      </w:r>
    </w:p>
    <w:p w14:paraId="4A6F38F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27E963A7" w14:textId="77777777" w:rsidR="006550FB" w:rsidRDefault="006550FB" w:rsidP="006550FB">
      <w:pPr>
        <w:jc w:val="both"/>
        <w:rPr>
          <w:rFonts w:ascii="Times New Roman" w:hAnsi="Times New Roman" w:cs="Times New Roman"/>
          <w:sz w:val="24"/>
          <w:szCs w:val="24"/>
        </w:rPr>
      </w:pPr>
    </w:p>
    <w:p w14:paraId="3FA0C42D" w14:textId="3DCB3A30"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The missed bus risk measures the probability of missing a bus based on the TPS relative to the actual performance of the transit system</w:t>
      </w:r>
      <w:r w:rsidR="000D0C3A">
        <w:rPr>
          <w:rFonts w:ascii="Times New Roman" w:hAnsi="Times New Roman" w:cs="Times New Roman"/>
          <w:sz w:val="24"/>
          <w:szCs w:val="24"/>
        </w:rPr>
        <w:t xml:space="preserve"> </w:t>
      </w:r>
      <w:r w:rsidR="004D59F3">
        <w:rPr>
          <w:rFonts w:ascii="Times New Roman" w:hAnsi="Times New Roman" w:cs="Times New Roman"/>
          <w:sz w:val="24"/>
          <w:szCs w:val="24"/>
        </w:rPr>
        <w:fldChar w:fldCharType="begin" w:fldLock="1"/>
      </w:r>
      <w:r w:rsidR="00ED7F3C">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4D59F3">
        <w:rPr>
          <w:rFonts w:ascii="Times New Roman" w:hAnsi="Times New Roman" w:cs="Times New Roman"/>
          <w:sz w:val="24"/>
          <w:szCs w:val="24"/>
        </w:rPr>
        <w:fldChar w:fldCharType="separate"/>
      </w:r>
      <w:r w:rsidR="004D59F3" w:rsidRPr="004D59F3">
        <w:rPr>
          <w:rFonts w:ascii="Times New Roman" w:hAnsi="Times New Roman" w:cs="Times New Roman"/>
          <w:noProof/>
          <w:sz w:val="24"/>
          <w:szCs w:val="24"/>
        </w:rPr>
        <w:t>(L. Liu &amp; Miller, 2019)</w:t>
      </w:r>
      <w:r w:rsidR="004D59F3">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74"/>
        <w:gridCol w:w="8273"/>
        <w:gridCol w:w="519"/>
      </w:tblGrid>
      <w:tr w:rsidR="006550FB" w14:paraId="7C8080A0" w14:textId="77777777" w:rsidTr="007C5F37">
        <w:trPr>
          <w:trHeight w:val="580"/>
          <w:jc w:val="center"/>
        </w:trPr>
        <w:tc>
          <w:tcPr>
            <w:tcW w:w="256" w:type="pct"/>
            <w:vAlign w:val="center"/>
          </w:tcPr>
          <w:p w14:paraId="1592C94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3B400427" w14:textId="77777777" w:rsidR="006550FB" w:rsidRDefault="006550FB" w:rsidP="007C5F37">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1EC2CD4"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15420C18" w14:textId="77777777" w:rsidR="006550FB" w:rsidRDefault="006550FB" w:rsidP="006550FB">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21D6B2E9" w14:textId="2050911B" w:rsidR="006550FB" w:rsidRDefault="006550FB" w:rsidP="006550F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w:t>
      </w:r>
      <w:r w:rsidR="00F4276A">
        <w:rPr>
          <w:rFonts w:ascii="Times New Roman" w:hAnsi="Times New Roman" w:cs="Times New Roman"/>
          <w:sz w:val="24"/>
          <w:szCs w:val="24"/>
        </w:rPr>
        <w:t xml:space="preserve"> define missing a bus/train as </w:t>
      </w:r>
      <w:r>
        <w:rPr>
          <w:rFonts w:ascii="Times New Roman" w:hAnsi="Times New Roman" w:cs="Times New Roman"/>
          <w:sz w:val="24"/>
          <w:szCs w:val="24"/>
        </w:rPr>
        <w:t>the actual bus’s desynchronization degree (DD) is larger than 0. This also means the user takes a different bus after the scheduled bus.</w:t>
      </w:r>
    </w:p>
    <w:p w14:paraId="449A6558" w14:textId="77777777" w:rsidR="006550FB" w:rsidRDefault="006550FB" w:rsidP="006550FB">
      <w:pPr>
        <w:spacing w:line="240" w:lineRule="auto"/>
        <w:jc w:val="both"/>
        <w:rPr>
          <w:rFonts w:ascii="Times New Roman" w:hAnsi="Times New Roman" w:cs="Times New Roman"/>
          <w:sz w:val="24"/>
          <w:szCs w:val="24"/>
        </w:rPr>
      </w:pPr>
    </w:p>
    <w:p w14:paraId="722EAC7E" w14:textId="234B7477" w:rsidR="006550FB" w:rsidRDefault="00613F2A" w:rsidP="006550FB">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Average </w:t>
      </w:r>
      <w:r w:rsidR="006550FB">
        <w:rPr>
          <w:rFonts w:ascii="Times New Roman" w:hAnsi="Times New Roman" w:cs="Times New Roman"/>
          <w:b/>
          <w:sz w:val="24"/>
          <w:szCs w:val="24"/>
        </w:rPr>
        <w:t>waiting time</w:t>
      </w:r>
      <w:r w:rsidR="006550FB">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74"/>
        <w:gridCol w:w="8273"/>
        <w:gridCol w:w="519"/>
      </w:tblGrid>
      <w:tr w:rsidR="006550FB" w14:paraId="4B49D51B" w14:textId="77777777" w:rsidTr="007C5F37">
        <w:trPr>
          <w:trHeight w:val="580"/>
          <w:jc w:val="center"/>
        </w:trPr>
        <w:tc>
          <w:tcPr>
            <w:tcW w:w="256" w:type="pct"/>
            <w:vAlign w:val="center"/>
          </w:tcPr>
          <w:p w14:paraId="039C6194"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21580B5D" w14:textId="77777777" w:rsidR="006550FB" w:rsidRDefault="006550FB" w:rsidP="007C5F37">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49B8A2C9" w14:textId="77777777" w:rsidR="006550FB" w:rsidRPr="006D08E3" w:rsidRDefault="006550FB" w:rsidP="007C5F37">
            <w:pPr>
              <w:pStyle w:val="TimesNewRoman"/>
              <w:rPr>
                <w:rFonts w:asciiTheme="minorHAnsi" w:hAnsiTheme="minorHAnsi" w:cstheme="minorBidi"/>
                <w:sz w:val="18"/>
                <w:szCs w:val="18"/>
              </w:rPr>
            </w:pPr>
            <w:bookmarkStart w:id="9" w:name="_Ref18658049"/>
            <w:bookmarkStart w:id="10"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9"/>
            <w:r>
              <w:rPr>
                <w:rFonts w:eastAsia="Yu Mincho"/>
                <w:lang w:eastAsia="ja-JP"/>
              </w:rPr>
              <w:t>)</w:t>
            </w:r>
            <w:bookmarkEnd w:id="10"/>
          </w:p>
        </w:tc>
      </w:tr>
    </w:tbl>
    <w:p w14:paraId="6A814FB6"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w:t>
      </w:r>
    </w:p>
    <w:p w14:paraId="7DDBF053" w14:textId="77777777" w:rsidR="006550FB" w:rsidRDefault="006550FB" w:rsidP="006550FB">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74"/>
        <w:gridCol w:w="8273"/>
        <w:gridCol w:w="519"/>
      </w:tblGrid>
      <w:tr w:rsidR="006550FB" w14:paraId="26A59818" w14:textId="77777777" w:rsidTr="007C5F37">
        <w:trPr>
          <w:trHeight w:val="580"/>
          <w:jc w:val="center"/>
        </w:trPr>
        <w:tc>
          <w:tcPr>
            <w:tcW w:w="256" w:type="pct"/>
            <w:vAlign w:val="center"/>
          </w:tcPr>
          <w:p w14:paraId="799F9FFA"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BC93586" w14:textId="77777777" w:rsidR="006550FB" w:rsidRDefault="00362715" w:rsidP="007C5F37">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711751AF"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39C88B63"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5D98376B" w14:textId="77777777" w:rsidR="006550FB" w:rsidRDefault="006550FB" w:rsidP="006550FB">
      <w:pPr>
        <w:spacing w:line="256" w:lineRule="auto"/>
        <w:rPr>
          <w:rFonts w:ascii="Times New Roman" w:hAnsi="Times New Roman" w:cs="Times New Roman"/>
          <w:sz w:val="24"/>
          <w:szCs w:val="24"/>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2832F40B" w14:textId="77777777"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41C115B2" w:rsidR="006550FB" w:rsidRDefault="006550FB" w:rsidP="006550FB">
      <w:pPr>
        <w:jc w:val="center"/>
        <w:rPr>
          <w:rFonts w:ascii="Times New Roman" w:hAnsi="Times New Roman" w:cs="Times New Roman"/>
          <w:sz w:val="24"/>
          <w:szCs w:val="24"/>
        </w:rPr>
      </w:pPr>
      <w:bookmarkStart w:id="11"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Pr="00924D51">
        <w:rPr>
          <w:rFonts w:ascii="Times New Roman" w:hAnsi="Times New Roman" w:cs="Times New Roman"/>
          <w:sz w:val="24"/>
          <w:szCs w:val="24"/>
        </w:rPr>
        <w:t>1</w:t>
      </w:r>
      <w:r w:rsidRPr="00924D51">
        <w:rPr>
          <w:rFonts w:ascii="Times New Roman" w:hAnsi="Times New Roman" w:cs="Times New Roman"/>
          <w:sz w:val="24"/>
          <w:szCs w:val="24"/>
        </w:rPr>
        <w:fldChar w:fldCharType="end"/>
      </w:r>
      <w:bookmarkEnd w:id="11"/>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B19E6CC" w14:textId="28FCDF3E" w:rsidR="006550FB" w:rsidRDefault="006550FB" w:rsidP="00531192">
      <w:pPr>
        <w:pStyle w:val="Caption"/>
        <w:keepNext/>
        <w:jc w:val="both"/>
        <w:rPr>
          <w:rFonts w:ascii="Times New Roman" w:hAnsi="Times New Roman" w:cs="Times New Roman"/>
          <w:i w:val="0"/>
          <w:iCs w:val="0"/>
          <w:color w:val="auto"/>
          <w:sz w:val="24"/>
          <w:szCs w:val="24"/>
        </w:rPr>
      </w:pPr>
      <w:r w:rsidRPr="00924D51">
        <w:rPr>
          <w:rFonts w:ascii="Times New Roman" w:hAnsi="Times New Roman" w:cs="Times New Roman"/>
          <w:i w:val="0"/>
          <w:iCs w:val="0"/>
          <w:color w:val="auto"/>
          <w:sz w:val="24"/>
          <w:szCs w:val="24"/>
        </w:rPr>
        <w:t xml:space="preserve">Assuming no disturbance on user’s walking and boarding process, different TPSs have only one controllable factor to determine the actual waiting time, namely, the home departure time (HDT). Equation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19627149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4)</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also </w:t>
      </w:r>
      <w:r w:rsidR="00C812A5">
        <w:rPr>
          <w:rFonts w:ascii="Times New Roman" w:hAnsi="Times New Roman" w:cs="Times New Roman"/>
          <w:i w:val="0"/>
          <w:iCs w:val="0"/>
          <w:color w:val="auto"/>
          <w:sz w:val="24"/>
          <w:szCs w:val="24"/>
        </w:rPr>
        <w:t>demonstrates</w:t>
      </w:r>
      <w:r w:rsidRPr="00924D51">
        <w:rPr>
          <w:rFonts w:ascii="Times New Roman" w:hAnsi="Times New Roman" w:cs="Times New Roman"/>
          <w:i w:val="0"/>
          <w:iCs w:val="0"/>
          <w:color w:val="auto"/>
          <w:sz w:val="24"/>
          <w:szCs w:val="24"/>
        </w:rPr>
        <w:t xml:space="preserve"> that the only factor that user can control and can affect waiting time i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hd</m:t>
            </m:r>
          </m:sub>
        </m:sSub>
      </m:oMath>
      <w:r w:rsidRPr="00924D51">
        <w:rPr>
          <w:rFonts w:ascii="Times New Roman" w:hAnsi="Times New Roman" w:cs="Times New Roman"/>
          <w:i w:val="0"/>
          <w:iCs w:val="0"/>
          <w:color w:val="auto"/>
          <w:sz w:val="24"/>
          <w:szCs w:val="24"/>
        </w:rPr>
        <w:t xml:space="preserve">, </w:t>
      </w:r>
      <w:r w:rsidR="00451033">
        <w:rPr>
          <w:rFonts w:ascii="Times New Roman" w:hAnsi="Times New Roman" w:cs="Times New Roman"/>
          <w:i w:val="0"/>
          <w:iCs w:val="0"/>
          <w:color w:val="auto"/>
          <w:sz w:val="24"/>
          <w:szCs w:val="24"/>
        </w:rPr>
        <w:t>given</w:t>
      </w:r>
      <w:r w:rsidRPr="00924D51">
        <w:rPr>
          <w:rFonts w:ascii="Times New Roman" w:hAnsi="Times New Roman" w:cs="Times New Roman"/>
          <w:i w:val="0"/>
          <w:iCs w:val="0"/>
          <w:color w:val="auto"/>
          <w:sz w:val="24"/>
          <w:szCs w:val="24"/>
        </w:rPr>
        <w:t xml:space="preserve"> a static walking time. </w:t>
      </w:r>
    </w:p>
    <w:p w14:paraId="70ED2AD6" w14:textId="08D5D215" w:rsidR="006550FB" w:rsidRDefault="006550FB" w:rsidP="00F4276A">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w:t>
      </w:r>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362715"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77777777"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77777777" w:rsidR="006550FB" w:rsidRPr="00E86BF0" w:rsidRDefault="006550FB" w:rsidP="007C5F37">
            <w:pPr>
              <w:pStyle w:val="TimesNewRoman"/>
              <w:rPr>
                <w:rFonts w:asciiTheme="minorHAnsi" w:hAnsiTheme="minorHAnsi" w:cstheme="minorBidi"/>
                <w:sz w:val="18"/>
                <w:szCs w:val="18"/>
              </w:rPr>
            </w:pPr>
            <w:bookmarkStart w:id="12" w:name="_Ref21883957"/>
            <w:bookmarkStart w:id="13"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2"/>
            <w:r>
              <w:rPr>
                <w:rFonts w:eastAsia="Yu Mincho"/>
                <w:lang w:eastAsia="ja-JP"/>
              </w:rPr>
              <w:t>)</w:t>
            </w:r>
            <w:bookmarkEnd w:id="13"/>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7B72326E" w14:textId="4D710BD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362715"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0878AB15"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p>
    <w:p w14:paraId="73AB84FA" w14:textId="77777777" w:rsidR="006550FB" w:rsidRDefault="006550FB" w:rsidP="006550FB">
      <w:pPr>
        <w:rPr>
          <w:rFonts w:ascii="Times New Roman" w:hAnsi="Times New Roman" w:cs="Times New Roman"/>
          <w:sz w:val="24"/>
          <w:szCs w:val="24"/>
        </w:rPr>
      </w:pPr>
    </w:p>
    <w:p w14:paraId="64F85BDB" w14:textId="0AA80DDA" w:rsidR="006550FB" w:rsidRDefault="006550FB" w:rsidP="00ED7D1E">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w:t>
      </w:r>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362715"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6F9A8D27" w:rsidR="007B318F" w:rsidRDefault="00FE6324" w:rsidP="007B318F">
      <w:pPr>
        <w:pStyle w:val="TimesNewRoman"/>
        <w:keepNext/>
        <w:jc w:val="center"/>
      </w:pPr>
      <w:r>
        <w:rPr>
          <w:noProof/>
        </w:rPr>
        <w:lastRenderedPageBreak/>
        <w:drawing>
          <wp:inline distT="0" distB="0" distL="0" distR="0" wp14:anchorId="17261724" wp14:editId="199A2D0C">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B81739" w14:textId="0ADE3A9F" w:rsidR="007B318F" w:rsidRDefault="007B318F" w:rsidP="007B318F">
      <w:pPr>
        <w:pStyle w:val="IndentTimesNewRoman"/>
        <w:ind w:firstLine="0"/>
        <w:jc w:val="center"/>
      </w:pPr>
      <w:bookmarkStart w:id="14" w:name="_Ref16256479"/>
      <w:r>
        <w:t xml:space="preserve">Figure </w:t>
      </w:r>
      <w:r w:rsidR="00362715">
        <w:fldChar w:fldCharType="begin"/>
      </w:r>
      <w:r w:rsidR="00362715">
        <w:instrText xml:space="preserve"> SEQ Figure \* ARABIC </w:instrText>
      </w:r>
      <w:r w:rsidR="00362715">
        <w:fldChar w:fldCharType="separate"/>
      </w:r>
      <w:r>
        <w:rPr>
          <w:noProof/>
        </w:rPr>
        <w:t>4</w:t>
      </w:r>
      <w:r w:rsidR="00362715">
        <w:rPr>
          <w:noProof/>
        </w:rPr>
        <w:fldChar w:fldCharType="end"/>
      </w:r>
      <w:bookmarkEnd w:id="14"/>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r w:rsidR="00291929">
        <w:t>.</w:t>
      </w:r>
    </w:p>
    <w:p w14:paraId="7407D445" w14:textId="77777777" w:rsidR="007B318F" w:rsidRDefault="007B318F" w:rsidP="00937311">
      <w:pPr>
        <w:ind w:firstLine="720"/>
        <w:jc w:val="both"/>
        <w:rPr>
          <w:rFonts w:ascii="Times New Roman" w:hAnsi="Times New Roman" w:cs="Times New Roman"/>
          <w:sz w:val="24"/>
          <w:szCs w:val="24"/>
        </w:rPr>
      </w:pPr>
    </w:p>
    <w:p w14:paraId="585CF803" w14:textId="77777777" w:rsidR="007B318F" w:rsidRDefault="007B318F" w:rsidP="00937311">
      <w:pPr>
        <w:ind w:firstLine="720"/>
        <w:jc w:val="both"/>
        <w:rPr>
          <w:rFonts w:ascii="Times New Roman" w:hAnsi="Times New Roman" w:cs="Times New Roman"/>
          <w:sz w:val="24"/>
          <w:szCs w:val="24"/>
        </w:rPr>
      </w:pPr>
    </w:p>
    <w:p w14:paraId="18F46ADF" w14:textId="7921F594"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Greedy tactic (GT)</w:t>
      </w:r>
      <w:r w:rsidR="008D02D7">
        <w:rPr>
          <w:rFonts w:ascii="Times New Roman" w:hAnsi="Times New Roman" w:cs="Times New Roman"/>
          <w:sz w:val="24"/>
          <w:szCs w:val="24"/>
        </w:rPr>
        <w:t xml:space="preserve">.  The greedy tactic (GT) and prudent tactic (PT) (discussed below) both exploit RTI.  </w:t>
      </w:r>
      <w:r w:rsidR="00937311">
        <w:rPr>
          <w:rFonts w:ascii="Times New Roman" w:hAnsi="Times New Roman" w:cs="Times New Roman"/>
          <w:sz w:val="24"/>
          <w:szCs w:val="24"/>
        </w:rPr>
        <w:t xml:space="preserve">A </w:t>
      </w:r>
      <w:r w:rsidR="008D02D7">
        <w:rPr>
          <w:rFonts w:ascii="Times New Roman" w:hAnsi="Times New Roman" w:cs="Times New Roman"/>
          <w:sz w:val="24"/>
          <w:szCs w:val="24"/>
        </w:rPr>
        <w:t xml:space="preserve">GT </w:t>
      </w:r>
      <w:r>
        <w:rPr>
          <w:rFonts w:ascii="Times New Roman" w:hAnsi="Times New Roman" w:cs="Times New Roman"/>
          <w:sz w:val="24"/>
          <w:szCs w:val="24"/>
        </w:rPr>
        <w:t xml:space="preserve">user will </w:t>
      </w:r>
      <w:r w:rsidR="008D02D7">
        <w:rPr>
          <w:rFonts w:ascii="Times New Roman" w:hAnsi="Times New Roman" w:cs="Times New Roman"/>
          <w:sz w:val="24"/>
          <w:szCs w:val="24"/>
        </w:rPr>
        <w:t xml:space="preserve">use an RTI app to </w:t>
      </w:r>
      <w:r>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Pr>
          <w:rFonts w:ascii="Times New Roman" w:hAnsi="Times New Roman" w:cs="Times New Roman"/>
          <w:sz w:val="24"/>
          <w:szCs w:val="24"/>
        </w:rPr>
        <w:t xml:space="preserve"> and </w:t>
      </w:r>
      <w:r w:rsidR="008D02D7">
        <w:rPr>
          <w:rFonts w:ascii="Times New Roman" w:hAnsi="Times New Roman" w:cs="Times New Roman"/>
          <w:sz w:val="24"/>
          <w:szCs w:val="24"/>
        </w:rPr>
        <w:t>current time, only leaving</w:t>
      </w:r>
      <w:r>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362715"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21011CF5" w14:textId="5DBC2AD7" w:rsidR="006550FB" w:rsidRDefault="006550FB" w:rsidP="008D02D7">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362715"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15"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15"/>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16"/>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16"/>
      <w:r w:rsidR="00543ABC">
        <w:rPr>
          <w:rStyle w:val="CommentReference"/>
        </w:rPr>
        <w:commentReference w:id="16"/>
      </w:r>
    </w:p>
    <w:p w14:paraId="58A38D2B" w14:textId="77777777" w:rsidR="006550FB" w:rsidRDefault="006550FB" w:rsidP="006550FB">
      <w:pPr>
        <w:keepNext/>
        <w:jc w:val="both"/>
      </w:pPr>
      <w:r>
        <w:rPr>
          <w:noProof/>
        </w:rPr>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52875"/>
                    </a:xfrm>
                    <a:prstGeom prst="rect">
                      <a:avLst/>
                    </a:prstGeom>
                  </pic:spPr>
                </pic:pic>
              </a:graphicData>
            </a:graphic>
          </wp:inline>
        </w:drawing>
      </w:r>
    </w:p>
    <w:p w14:paraId="156B9360" w14:textId="59EF6892" w:rsidR="006550FB" w:rsidRDefault="006550FB" w:rsidP="006550FB">
      <w:pPr>
        <w:pStyle w:val="IndentTimesNewRoman"/>
        <w:ind w:firstLine="0"/>
        <w:jc w:val="center"/>
      </w:pPr>
      <w:bookmarkStart w:id="17" w:name="_Ref16063523"/>
      <w:r>
        <w:t xml:space="preserve">Figure </w:t>
      </w:r>
      <w:r w:rsidR="00362715">
        <w:fldChar w:fldCharType="begin"/>
      </w:r>
      <w:r w:rsidR="00362715">
        <w:instrText xml:space="preserve"> SEQ Figure \* ARABIC </w:instrText>
      </w:r>
      <w:r w:rsidR="00362715">
        <w:fldChar w:fldCharType="separate"/>
      </w:r>
      <w:r>
        <w:rPr>
          <w:noProof/>
        </w:rPr>
        <w:t>4</w:t>
      </w:r>
      <w:r w:rsidR="00362715">
        <w:rPr>
          <w:noProof/>
        </w:rPr>
        <w:fldChar w:fldCharType="end"/>
      </w:r>
      <w:bookmarkEnd w:id="17"/>
      <w:r w:rsidR="00291929">
        <w:rPr>
          <w:noProof/>
        </w:rPr>
        <w:t>:</w:t>
      </w:r>
      <w:r>
        <w:t xml:space="preserve"> Space-t</w:t>
      </w:r>
      <w:r w:rsidR="00613F2A">
        <w:t xml:space="preserve">ime diagram of a PT </w:t>
      </w:r>
      <w:r>
        <w:t>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1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8"/>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586C9333" w:rsidR="006550FB" w:rsidRDefault="006550FB" w:rsidP="006550FB">
      <w:pPr>
        <w:pStyle w:val="IndentTimesNewRoman"/>
        <w:numPr>
          <w:ilvl w:val="0"/>
          <w:numId w:val="15"/>
        </w:numPr>
        <w:jc w:val="both"/>
      </w:pPr>
      <w:r>
        <w:t xml:space="preserve">Finalization: For each day, reduce all past days’ buffers into one by finding the maximum of the optimal buffers. </w:t>
      </w:r>
      <w:r w:rsidR="00543ABC">
        <w:t xml:space="preserve">To </w:t>
      </w:r>
      <w:r>
        <w:t xml:space="preserve">accommodate changes in the schedule, we will </w:t>
      </w:r>
      <w:r w:rsidR="00543ABC">
        <w:t xml:space="preserve">can 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lastRenderedPageBreak/>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18A68299" w:rsidR="006550FB" w:rsidRPr="00A23D83" w:rsidRDefault="006550FB" w:rsidP="006550FB">
      <w:pPr>
        <w:pStyle w:val="IndentTimesNewRoman"/>
        <w:ind w:firstLine="0"/>
        <w:jc w:val="center"/>
      </w:pPr>
      <w:bookmarkStart w:id="19"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19"/>
      <w:r w:rsidR="00291929">
        <w:rPr>
          <w:noProof/>
        </w:rPr>
        <w:t>:</w:t>
      </w:r>
      <w:r>
        <w:t xml:space="preserve"> Flow chart of PT optimization algorithm</w:t>
      </w:r>
      <w:r w:rsidR="00291929">
        <w:t>.</w:t>
      </w:r>
    </w:p>
    <w:p w14:paraId="0001D089" w14:textId="5FB1CCB8" w:rsidR="004A4D57" w:rsidRPr="004A4D57" w:rsidRDefault="004C032B" w:rsidP="004A4D57">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20"/>
      <w:commentRangeStart w:id="21"/>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 xml:space="preserve">The computational </w:t>
      </w:r>
      <w:r w:rsidR="00153B3F">
        <w:rPr>
          <w:rFonts w:ascii="Times New Roman" w:hAnsi="Times New Roman" w:cs="Times New Roman"/>
          <w:sz w:val="24"/>
          <w:szCs w:val="24"/>
        </w:rPr>
        <w:t xml:space="preserve">burden </w:t>
      </w:r>
      <w:r w:rsidR="00B15470">
        <w:rPr>
          <w:rFonts w:ascii="Times New Roman" w:hAnsi="Times New Roman" w:cs="Times New Roman"/>
          <w:sz w:val="24"/>
          <w:szCs w:val="24"/>
        </w:rPr>
        <w:t>is consequently large</w:t>
      </w:r>
      <w:r w:rsidR="00153B3F">
        <w:rPr>
          <w:rFonts w:ascii="Times New Roman" w:hAnsi="Times New Roman" w:cs="Times New Roman"/>
          <w:sz w:val="24"/>
          <w:szCs w:val="24"/>
        </w:rPr>
        <w:t xml:space="preserve">: the </w:t>
      </w:r>
      <w:commentRangeStart w:id="22"/>
      <w:commentRangeStart w:id="23"/>
      <w:r w:rsidR="005915AE">
        <w:rPr>
          <w:rFonts w:ascii="Times New Roman" w:hAnsi="Times New Roman" w:cs="Times New Roman"/>
          <w:sz w:val="24"/>
          <w:szCs w:val="24"/>
        </w:rPr>
        <w:t>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153B3F">
        <w:rPr>
          <w:rFonts w:ascii="Times New Roman" w:hAnsi="Times New Roman" w:cs="Times New Roman"/>
          <w:sz w:val="24"/>
          <w:szCs w:val="24"/>
        </w:rPr>
        <w:t xml:space="preserve">but </w:t>
      </w:r>
      <w:r w:rsidR="006550FB" w:rsidRPr="00FD4B46">
        <w:rPr>
          <w:rFonts w:ascii="Times New Roman" w:hAnsi="Times New Roman" w:cs="Times New Roman"/>
          <w:sz w:val="24"/>
          <w:szCs w:val="24"/>
        </w:rPr>
        <w:t>high power</w:t>
      </w:r>
      <w:commentRangeEnd w:id="22"/>
      <w:r w:rsidR="005915AE">
        <w:rPr>
          <w:rStyle w:val="CommentReference"/>
        </w:rPr>
        <w:commentReference w:id="22"/>
      </w:r>
      <w:commentRangeEnd w:id="23"/>
      <w:r w:rsidR="00642308">
        <w:rPr>
          <w:rStyle w:val="CommentReference"/>
        </w:rPr>
        <w:commentReference w:id="23"/>
      </w:r>
      <w:r w:rsidR="006550FB" w:rsidRPr="00FD4B46">
        <w:rPr>
          <w:rFonts w:ascii="Times New Roman" w:hAnsi="Times New Roman" w:cs="Times New Roman"/>
          <w:sz w:val="24"/>
          <w:szCs w:val="24"/>
        </w:rPr>
        <w:t xml:space="preserve">. </w:t>
      </w:r>
      <w:r w:rsidR="00153B3F" w:rsidRPr="00153B3F">
        <w:rPr>
          <w:rFonts w:ascii="Times New Roman" w:hAnsi="Times New Roman" w:cs="Times New Roman"/>
          <w:sz w:val="24"/>
          <w:szCs w:val="24"/>
        </w:rPr>
        <w:t>To improve the com</w:t>
      </w:r>
      <w:r w:rsidR="00153B3F">
        <w:rPr>
          <w:rFonts w:ascii="Times New Roman" w:hAnsi="Times New Roman" w:cs="Times New Roman"/>
          <w:sz w:val="24"/>
          <w:szCs w:val="24"/>
        </w:rPr>
        <w:t xml:space="preserve">putational performance, we </w:t>
      </w:r>
      <w:r w:rsidR="00153B3F" w:rsidRPr="00153B3F">
        <w:rPr>
          <w:rFonts w:ascii="Times New Roman" w:hAnsi="Times New Roman" w:cs="Times New Roman"/>
          <w:sz w:val="24"/>
          <w:szCs w:val="24"/>
        </w:rPr>
        <w:t xml:space="preserve">parallelized the outmost loops (buffers × dates) on a workstation with 40 virtual CPU cores. </w:t>
      </w:r>
      <w:r w:rsidR="00153B3F">
        <w:rPr>
          <w:rFonts w:ascii="Times New Roman" w:hAnsi="Times New Roman" w:cs="Times New Roman"/>
          <w:sz w:val="24"/>
          <w:szCs w:val="24"/>
        </w:rPr>
        <w:t>Nevertheless, i</w:t>
      </w:r>
      <w:r w:rsidR="006D5AFB">
        <w:rPr>
          <w:rFonts w:ascii="Times New Roman" w:hAnsi="Times New Roman" w:cs="Times New Roman"/>
          <w:sz w:val="24"/>
          <w:szCs w:val="24"/>
        </w:rPr>
        <w:t xml:space="preserve">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153B3F">
        <w:rPr>
          <w:rFonts w:ascii="Times New Roman" w:hAnsi="Times New Roman" w:cs="Times New Roman"/>
          <w:sz w:val="24"/>
          <w:szCs w:val="24"/>
        </w:rPr>
        <w:t xml:space="preserve">we selected a representative </w:t>
      </w:r>
      <w:r w:rsidR="006D5AFB" w:rsidRPr="006D5AFB">
        <w:rPr>
          <w:rFonts w:ascii="Times New Roman" w:hAnsi="Times New Roman" w:cs="Times New Roman"/>
          <w:sz w:val="24"/>
          <w:szCs w:val="24"/>
        </w:rPr>
        <w:t>bus route to study</w:t>
      </w:r>
      <w:commentRangeEnd w:id="20"/>
      <w:r w:rsidR="004A4D57">
        <w:rPr>
          <w:rStyle w:val="CommentReference"/>
        </w:rPr>
        <w:commentReference w:id="20"/>
      </w:r>
      <w:commentRangeEnd w:id="21"/>
      <w:r w:rsidR="00642308">
        <w:rPr>
          <w:rStyle w:val="CommentReference"/>
        </w:rPr>
        <w:commentReference w:id="21"/>
      </w:r>
      <w:r w:rsidR="00981152">
        <w:rPr>
          <w:rFonts w:ascii="Times New Roman" w:hAnsi="Times New Roman" w:cs="Times New Roman"/>
          <w:sz w:val="24"/>
          <w:szCs w:val="24"/>
        </w:rPr>
        <w:t xml:space="preserve">. </w:t>
      </w:r>
    </w:p>
    <w:p w14:paraId="5D7E8764" w14:textId="77777777" w:rsidR="006D5AFB" w:rsidRDefault="006D5AFB" w:rsidP="006D5AFB">
      <w:pPr>
        <w:ind w:firstLine="720"/>
        <w:jc w:val="both"/>
        <w:rPr>
          <w:rFonts w:ascii="Times New Roman" w:hAnsi="Times New Roman" w:cs="Times New Roman"/>
          <w:sz w:val="24"/>
          <w:szCs w:val="24"/>
        </w:rPr>
      </w:pPr>
    </w:p>
    <w:p w14:paraId="00581A41" w14:textId="77777777" w:rsidR="006550FB" w:rsidRPr="005719F8" w:rsidRDefault="006550FB" w:rsidP="006550FB">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4EF3EE07" w14:textId="38DECAE4"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w:t>
      </w:r>
      <w:r w:rsidR="00613F2A">
        <w:rPr>
          <w:rFonts w:ascii="Times New Roman" w:hAnsi="Times New Roman" w:cs="Times New Roman"/>
          <w:sz w:val="24"/>
          <w:szCs w:val="24"/>
        </w:rPr>
        <w:t xml:space="preserve">performance </w:t>
      </w:r>
      <w:r w:rsidR="00153B3F">
        <w:rPr>
          <w:rFonts w:ascii="Times New Roman" w:hAnsi="Times New Roman" w:cs="Times New Roman"/>
          <w:sz w:val="24"/>
          <w:szCs w:val="24"/>
        </w:rPr>
        <w:t xml:space="preserve">of </w:t>
      </w:r>
      <w:r w:rsidR="005915AE">
        <w:rPr>
          <w:rFonts w:ascii="Times New Roman" w:hAnsi="Times New Roman" w:cs="Times New Roman"/>
          <w:sz w:val="24"/>
          <w:szCs w:val="24"/>
        </w:rPr>
        <w:t>different TPS</w:t>
      </w:r>
      <w:r w:rsidR="00153B3F">
        <w:rPr>
          <w:rFonts w:ascii="Times New Roman" w:hAnsi="Times New Roman" w:cs="Times New Roman"/>
          <w:sz w:val="24"/>
          <w:szCs w:val="24"/>
        </w:rPr>
        <w:t xml:space="preserve"> based on </w:t>
      </w:r>
      <w:r w:rsidR="00613F2A">
        <w:rPr>
          <w:rFonts w:ascii="Times New Roman" w:hAnsi="Times New Roman" w:cs="Times New Roman"/>
          <w:sz w:val="24"/>
          <w:szCs w:val="24"/>
        </w:rPr>
        <w:t xml:space="preserve">empirical schedule and actual bus arrivals at stops along </w:t>
      </w:r>
      <w:r w:rsidR="006D5AFB">
        <w:rPr>
          <w:rFonts w:ascii="Times New Roman" w:hAnsi="Times New Roman" w:cs="Times New Roman"/>
          <w:sz w:val="24"/>
          <w:szCs w:val="24"/>
        </w:rPr>
        <w:t>one bus route</w:t>
      </w:r>
      <w:r w:rsidR="00153B3F">
        <w:rPr>
          <w:rFonts w:ascii="Times New Roman" w:hAnsi="Times New Roman" w:cs="Times New Roman"/>
          <w:sz w:val="24"/>
          <w:szCs w:val="24"/>
        </w:rPr>
        <w:t xml:space="preserve"> in the Columbus, Ohio, USA Central Ohio Transit Authority (COTA) system: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several reasons:</w:t>
      </w:r>
      <w:r w:rsidR="006D5AFB" w:rsidRPr="006D5AFB">
        <w:rPr>
          <w:rFonts w:ascii="Times New Roman" w:hAnsi="Times New Roman" w:cs="Times New Roman"/>
          <w:sz w:val="24"/>
          <w:szCs w:val="24"/>
        </w:rPr>
        <w:t xml:space="preserve"> i) </w:t>
      </w:r>
      <w:r w:rsidR="006D5AFB">
        <w:rPr>
          <w:rFonts w:ascii="Times New Roman" w:hAnsi="Times New Roman" w:cs="Times New Roman"/>
          <w:sz w:val="24"/>
          <w:szCs w:val="24"/>
        </w:rPr>
        <w:t xml:space="preserve">popularity - </w:t>
      </w:r>
      <w:r w:rsidR="006D5AFB" w:rsidRPr="006D5AFB">
        <w:rPr>
          <w:rFonts w:ascii="Times New Roman" w:hAnsi="Times New Roman" w:cs="Times New Roman"/>
          <w:sz w:val="24"/>
          <w:szCs w:val="24"/>
        </w:rPr>
        <w:t xml:space="preserve">it is the one of the busiest routes in the system; </w:t>
      </w:r>
      <w:r w:rsidR="006D5AFB">
        <w:rPr>
          <w:rFonts w:ascii="Times New Roman" w:hAnsi="Times New Roman" w:cs="Times New Roman"/>
          <w:sz w:val="24"/>
          <w:szCs w:val="24"/>
        </w:rPr>
        <w:t xml:space="preserve">ii) </w:t>
      </w:r>
      <w:r w:rsidR="006D5AFB" w:rsidRPr="006D5AFB">
        <w:rPr>
          <w:rFonts w:ascii="Times New Roman" w:hAnsi="Times New Roman" w:cs="Times New Roman"/>
          <w:sz w:val="24"/>
          <w:szCs w:val="24"/>
        </w:rPr>
        <w:t xml:space="preserve">coverage - it traverses a long spatial transect of the city and has a long service </w:t>
      </w:r>
      <w:r w:rsidR="00153B3F">
        <w:rPr>
          <w:rFonts w:ascii="Times New Roman" w:hAnsi="Times New Roman" w:cs="Times New Roman"/>
          <w:sz w:val="24"/>
          <w:szCs w:val="24"/>
        </w:rPr>
        <w:t xml:space="preserve">temporal </w:t>
      </w:r>
      <w:r w:rsidR="006D5AFB" w:rsidRPr="006D5AFB">
        <w:rPr>
          <w:rFonts w:ascii="Times New Roman" w:hAnsi="Times New Roman" w:cs="Times New Roman"/>
          <w:sz w:val="24"/>
          <w:szCs w:val="24"/>
        </w:rPr>
        <w:t>span</w:t>
      </w:r>
      <w:r w:rsidR="006D5AFB">
        <w:rPr>
          <w:rFonts w:ascii="Times New Roman" w:hAnsi="Times New Roman" w:cs="Times New Roman"/>
          <w:sz w:val="24"/>
          <w:szCs w:val="24"/>
        </w:rPr>
        <w:t>, and</w:t>
      </w:r>
      <w:r w:rsidR="006D5AFB" w:rsidRPr="006D5AFB">
        <w:rPr>
          <w:rFonts w:ascii="Times New Roman" w:hAnsi="Times New Roman" w:cs="Times New Roman"/>
          <w:sz w:val="24"/>
          <w:szCs w:val="24"/>
        </w:rPr>
        <w:t>;  iii) it has two schedules with different headways, allowing us to study the impact of headways on the performance.</w:t>
      </w:r>
      <w:r w:rsidR="004A4D57" w:rsidRPr="004A4D57">
        <w:rPr>
          <w:rFonts w:ascii="Times New Roman" w:hAnsi="Times New Roman" w:cs="Times New Roman"/>
          <w:sz w:val="24"/>
          <w:szCs w:val="24"/>
        </w:rPr>
        <w:t xml:space="preserve"> </w:t>
      </w:r>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lastRenderedPageBreak/>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5D46F7A7" w:rsidR="006550FB" w:rsidRDefault="006550FB" w:rsidP="006550FB">
      <w:pPr>
        <w:pStyle w:val="TimesNewRoman"/>
        <w:jc w:val="center"/>
      </w:pPr>
      <w:bookmarkStart w:id="24" w:name="_Ref18228043"/>
      <w:r>
        <w:t xml:space="preserve">Figure </w:t>
      </w:r>
      <w:r w:rsidR="00362715">
        <w:fldChar w:fldCharType="begin"/>
      </w:r>
      <w:r w:rsidR="00362715">
        <w:instrText xml:space="preserve"> SEQ Figure \* ARABIC </w:instrText>
      </w:r>
      <w:r w:rsidR="00362715">
        <w:fldChar w:fldCharType="separate"/>
      </w:r>
      <w:r>
        <w:rPr>
          <w:noProof/>
        </w:rPr>
        <w:t>6</w:t>
      </w:r>
      <w:r w:rsidR="00362715">
        <w:rPr>
          <w:noProof/>
        </w:rPr>
        <w:fldChar w:fldCharType="end"/>
      </w:r>
      <w:bookmarkEnd w:id="24"/>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Default="006550FB" w:rsidP="006550FB">
      <w:pPr>
        <w:spacing w:line="256" w:lineRule="auto"/>
        <w:jc w:val="both"/>
        <w:rPr>
          <w:rFonts w:ascii="Times New Roman" w:hAnsi="Times New Roman" w:cs="Times New Roman"/>
          <w:sz w:val="24"/>
          <w:szCs w:val="24"/>
        </w:rPr>
      </w:pPr>
    </w:p>
    <w:p w14:paraId="5789CEE7" w14:textId="66FBA8EC" w:rsidR="004A4D57" w:rsidRPr="00BE78D3" w:rsidRDefault="00BE78D3" w:rsidP="006550FB">
      <w:pPr>
        <w:spacing w:line="256" w:lineRule="auto"/>
        <w:jc w:val="both"/>
        <w:rPr>
          <w:rFonts w:ascii="Times New Roman" w:hAnsi="Times New Roman" w:cs="Times New Roman"/>
          <w:sz w:val="24"/>
          <w:szCs w:val="24"/>
        </w:rPr>
      </w:pPr>
      <w:r w:rsidRPr="00BE78D3">
        <w:rPr>
          <w:rFonts w:ascii="Times New Roman" w:hAnsi="Times New Roman" w:cs="Times New Roman"/>
          <w:b/>
          <w:sz w:val="24"/>
          <w:szCs w:val="24"/>
        </w:rPr>
        <w:t>4.1.</w:t>
      </w:r>
      <w:r>
        <w:rPr>
          <w:rFonts w:ascii="Times New Roman" w:hAnsi="Times New Roman" w:cs="Times New Roman"/>
          <w:sz w:val="24"/>
          <w:szCs w:val="24"/>
        </w:rPr>
        <w:t xml:space="preserve"> </w:t>
      </w:r>
      <w:r w:rsidR="000A0DD4">
        <w:rPr>
          <w:rFonts w:ascii="Times New Roman" w:hAnsi="Times New Roman" w:cs="Times New Roman"/>
          <w:b/>
          <w:sz w:val="24"/>
          <w:szCs w:val="24"/>
        </w:rPr>
        <w:t xml:space="preserve">TPS </w:t>
      </w:r>
      <w:r w:rsidR="00F82824">
        <w:rPr>
          <w:rFonts w:ascii="Times New Roman" w:hAnsi="Times New Roman" w:cs="Times New Roman"/>
          <w:b/>
          <w:sz w:val="24"/>
          <w:szCs w:val="24"/>
        </w:rPr>
        <w:t xml:space="preserve">overall </w:t>
      </w:r>
      <w:r w:rsidR="004A4D57" w:rsidRPr="004A4D57">
        <w:rPr>
          <w:rFonts w:ascii="Times New Roman" w:hAnsi="Times New Roman" w:cs="Times New Roman"/>
          <w:b/>
          <w:sz w:val="24"/>
          <w:szCs w:val="24"/>
        </w:rPr>
        <w:t>performance</w:t>
      </w:r>
    </w:p>
    <w:p w14:paraId="79484FE9" w14:textId="629911BE"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r w:rsidR="004C032B" w:rsidRPr="00EA5C6A">
        <w:rPr>
          <w:rFonts w:ascii="Times New Roman" w:hAnsi="Times New Roman" w:cs="Times New Roman"/>
          <w:sz w:val="24"/>
          <w:szCs w:val="24"/>
        </w:rPr>
        <w:t xml:space="preserve">among </w:t>
      </w:r>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and average and standard deviation; they also have similar performance based on 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E46E69">
        <w:rPr>
          <w:rFonts w:ascii="Times New Roman" w:hAnsi="Times New Roman" w:cs="Times New Roman"/>
          <w:sz w:val="24"/>
          <w:szCs w:val="24"/>
        </w:rPr>
        <w:t>(</w:t>
      </w:r>
      <w:r w:rsidR="003D74ED" w:rsidRPr="00961F8B">
        <w:rPr>
          <w:rFonts w:ascii="Times New Roman" w:hAnsi="Times New Roman" w:cs="Times New Roman"/>
          <w:sz w:val="24"/>
          <w:szCs w:val="24"/>
        </w:rPr>
        <w:t>For AT, b</w:t>
      </w:r>
      <w:r w:rsidR="00203DA0" w:rsidRPr="00961F8B">
        <w:rPr>
          <w:rFonts w:ascii="Times New Roman" w:hAnsi="Times New Roman" w:cs="Times New Roman"/>
          <w:sz w:val="24"/>
          <w:szCs w:val="24"/>
        </w:rPr>
        <w:t xml:space="preserve">ecause we </w:t>
      </w:r>
      <w:r w:rsidR="00021D1A" w:rsidRPr="00961F8B">
        <w:rPr>
          <w:rFonts w:ascii="Times New Roman" w:hAnsi="Times New Roman" w:cs="Times New Roman"/>
          <w:sz w:val="24"/>
          <w:szCs w:val="24"/>
        </w:rPr>
        <w:t xml:space="preserve">do not simulate </w:t>
      </w:r>
      <w:r w:rsidR="00EF3F1A" w:rsidRPr="00961F8B">
        <w:rPr>
          <w:rFonts w:ascii="Times New Roman" w:hAnsi="Times New Roman" w:cs="Times New Roman"/>
          <w:sz w:val="24"/>
          <w:szCs w:val="24"/>
        </w:rPr>
        <w:t xml:space="preserve">and validate </w:t>
      </w:r>
      <w:r w:rsidR="00021D1A" w:rsidRPr="00961F8B">
        <w:rPr>
          <w:rFonts w:ascii="Times New Roman" w:hAnsi="Times New Roman" w:cs="Times New Roman"/>
          <w:sz w:val="24"/>
          <w:szCs w:val="24"/>
        </w:rPr>
        <w:t>the dec</w:t>
      </w:r>
      <w:r w:rsidR="00783AC3" w:rsidRPr="00961F8B">
        <w:rPr>
          <w:rFonts w:ascii="Times New Roman" w:hAnsi="Times New Roman" w:cs="Times New Roman"/>
          <w:sz w:val="24"/>
          <w:szCs w:val="24"/>
        </w:rPr>
        <w:t>ision-</w:t>
      </w:r>
      <w:r w:rsidR="00021D1A" w:rsidRPr="00961F8B">
        <w:rPr>
          <w:rFonts w:ascii="Times New Roman" w:hAnsi="Times New Roman" w:cs="Times New Roman"/>
          <w:sz w:val="24"/>
          <w:szCs w:val="24"/>
        </w:rPr>
        <w:t>making process like the other TPSs</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instead</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we </w:t>
      </w:r>
      <w:r w:rsidR="00203DA0" w:rsidRPr="00961F8B">
        <w:rPr>
          <w:rFonts w:ascii="Times New Roman" w:hAnsi="Times New Roman" w:cs="Times New Roman"/>
          <w:sz w:val="24"/>
          <w:szCs w:val="24"/>
        </w:rPr>
        <w:t xml:space="preserve">directly calculate the average waiting time </w:t>
      </w:r>
      <w:r w:rsidR="00DB4509" w:rsidRPr="00961F8B">
        <w:rPr>
          <w:rFonts w:ascii="Times New Roman" w:hAnsi="Times New Roman" w:cs="Times New Roman"/>
          <w:sz w:val="24"/>
          <w:szCs w:val="24"/>
        </w:rPr>
        <w:t>using</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t>Equation</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fldChar w:fldCharType="begin"/>
      </w:r>
      <w:r w:rsidR="004552C1" w:rsidRPr="00961F8B">
        <w:rPr>
          <w:rFonts w:ascii="Times New Roman" w:hAnsi="Times New Roman" w:cs="Times New Roman"/>
          <w:sz w:val="24"/>
          <w:szCs w:val="24"/>
        </w:rPr>
        <w:instrText xml:space="preserve"> REF _Ref21883957 \h  \* MERGEFORMAT </w:instrText>
      </w:r>
      <w:r w:rsidR="004552C1" w:rsidRPr="00961F8B">
        <w:rPr>
          <w:rFonts w:ascii="Times New Roman" w:hAnsi="Times New Roman" w:cs="Times New Roman"/>
          <w:sz w:val="24"/>
          <w:szCs w:val="24"/>
        </w:rPr>
      </w:r>
      <w:r w:rsidR="004552C1" w:rsidRPr="00961F8B">
        <w:rPr>
          <w:rFonts w:ascii="Times New Roman" w:hAnsi="Times New Roman" w:cs="Times New Roman"/>
          <w:sz w:val="24"/>
          <w:szCs w:val="24"/>
        </w:rPr>
        <w:fldChar w:fldCharType="separate"/>
      </w:r>
      <w:r w:rsidR="004552C1" w:rsidRPr="00961F8B">
        <w:rPr>
          <w:rFonts w:ascii="Times New Roman" w:hAnsi="Times New Roman" w:cs="Times New Roman"/>
          <w:sz w:val="24"/>
          <w:szCs w:val="24"/>
        </w:rPr>
        <w:t>7</w:t>
      </w:r>
      <w:r w:rsidR="004552C1" w:rsidRPr="00961F8B">
        <w:rPr>
          <w:rFonts w:ascii="Times New Roman" w:hAnsi="Times New Roman" w:cs="Times New Roman"/>
          <w:sz w:val="24"/>
          <w:szCs w:val="24"/>
        </w:rPr>
        <w:fldChar w:fldCharType="end"/>
      </w:r>
      <w:r w:rsidR="00203DA0" w:rsidRPr="00961F8B">
        <w:rPr>
          <w:rFonts w:ascii="Times New Roman" w:hAnsi="Times New Roman" w:cs="Times New Roman"/>
          <w:sz w:val="24"/>
          <w:szCs w:val="24"/>
        </w:rPr>
        <w:t>.</w:t>
      </w:r>
      <w:r w:rsidR="00E46E69">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25"/>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26"/>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26"/>
            <w:r w:rsidR="0031733F">
              <w:rPr>
                <w:rStyle w:val="CommentReference"/>
              </w:rPr>
              <w:commentReference w:id="26"/>
            </w:r>
            <w:r w:rsidR="000831FD">
              <w:rPr>
                <w:rStyle w:val="CommentReference"/>
              </w:rPr>
              <w:commentReference w:id="25"/>
            </w:r>
          </w:p>
        </w:tc>
      </w:tr>
      <w:commentRangeEnd w:id="25"/>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27" w:name="_Ref15136477"/>
      <w:r>
        <w:t xml:space="preserve">Table </w:t>
      </w:r>
      <w:r w:rsidR="00362715">
        <w:fldChar w:fldCharType="begin"/>
      </w:r>
      <w:r w:rsidR="00362715">
        <w:instrText xml:space="preserve"> SEQ Table \* ARABIC </w:instrText>
      </w:r>
      <w:r w:rsidR="00362715">
        <w:fldChar w:fldCharType="separate"/>
      </w:r>
      <w:r>
        <w:rPr>
          <w:noProof/>
        </w:rPr>
        <w:t>2</w:t>
      </w:r>
      <w:r w:rsidR="00362715">
        <w:rPr>
          <w:noProof/>
        </w:rPr>
        <w:fldChar w:fldCharType="end"/>
      </w:r>
      <w:bookmarkEnd w:id="27"/>
      <w:r w:rsidR="00E119ED">
        <w:rPr>
          <w:noProof/>
        </w:rPr>
        <w:t>:</w:t>
      </w:r>
      <w:r w:rsidR="000925B2">
        <w:t xml:space="preserve"> Overall performance of TPS</w:t>
      </w:r>
      <w:r w:rsidR="00D972FD">
        <w:t>;</w:t>
      </w:r>
      <w:r w:rsidR="000925B2">
        <w:t xml:space="preserve"> </w:t>
      </w:r>
      <w:r>
        <w:t>waiting time and missed risk's mean and deviation</w:t>
      </w:r>
      <w:r w:rsidR="00291929">
        <w:t>.</w:t>
      </w:r>
    </w:p>
    <w:p w14:paraId="20F43201" w14:textId="21B2589A"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one </w:t>
      </w:r>
      <w:r w:rsidR="00E46E69">
        <w:rPr>
          <w:rFonts w:ascii="Times New Roman" w:hAnsi="Times New Roman" w:cs="Times New Roman"/>
          <w:sz w:val="24"/>
          <w:szCs w:val="24"/>
        </w:rPr>
        <w:t xml:space="preserve">(GT) </w:t>
      </w:r>
      <w:r>
        <w:rPr>
          <w:rFonts w:ascii="Times New Roman" w:hAnsi="Times New Roman" w:cs="Times New Roman"/>
          <w:sz w:val="24"/>
          <w:szCs w:val="24"/>
        </w:rPr>
        <w:t>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2</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3</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sidR="00933D9F">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sidR="00933D9F">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32F20C3" w14:textId="6E92424B" w:rsidR="00774C49" w:rsidRPr="00774C49" w:rsidRDefault="00774C49" w:rsidP="00774C49">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00CA19A2" w:rsidRPr="00065BDE">
        <w:rPr>
          <w:rFonts w:ascii="Times New Roman" w:hAnsi="Times New Roman" w:cs="Times New Roman"/>
          <w:sz w:val="24"/>
          <w:szCs w:val="24"/>
        </w:rPr>
        <w:t xml:space="preserve">Figure </w:t>
      </w:r>
      <w:r w:rsidR="00CA19A2">
        <w:rPr>
          <w:rFonts w:ascii="Times New Roman" w:hAnsi="Times New Roman" w:cs="Times New Roman"/>
          <w:sz w:val="24"/>
          <w:szCs w:val="24"/>
        </w:rPr>
        <w:t>8</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sidR="00933D9F">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5208AEDB" w14:textId="77777777" w:rsidR="00774C49" w:rsidRDefault="00774C49" w:rsidP="00774C49">
      <w:pPr>
        <w:pStyle w:val="TimesNewRoman"/>
        <w:ind w:firstLine="720"/>
        <w:jc w:val="both"/>
      </w:pPr>
    </w:p>
    <w:p w14:paraId="3228F57B" w14:textId="77777777" w:rsidR="00774C49" w:rsidRPr="005128A9" w:rsidRDefault="00774C49" w:rsidP="00774C49">
      <w:pPr>
        <w:pStyle w:val="TimesNewRoman"/>
        <w:keepNext/>
        <w:jc w:val="center"/>
      </w:pPr>
      <w:r>
        <w:rPr>
          <w:noProof/>
        </w:rPr>
        <w:lastRenderedPageBreak/>
        <w:drawing>
          <wp:inline distT="0" distB="0" distL="0" distR="0" wp14:anchorId="0126AEA9" wp14:editId="440748EF">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62C5F">
        <w:rPr>
          <w:noProof/>
        </w:rPr>
        <w:t xml:space="preserve"> </w:t>
      </w:r>
      <w:r>
        <w:rPr>
          <w:noProof/>
        </w:rPr>
        <w:drawing>
          <wp:inline distT="0" distB="0" distL="0" distR="0" wp14:anchorId="6685D3DC" wp14:editId="371D9ED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85E3511" w14:textId="40AEB792" w:rsidR="00774C49" w:rsidRPr="00BF4947" w:rsidRDefault="00774C49" w:rsidP="00774C49">
      <w:pPr>
        <w:spacing w:line="256" w:lineRule="auto"/>
        <w:jc w:val="center"/>
        <w:rPr>
          <w:rFonts w:ascii="Times New Roman" w:hAnsi="Times New Roman" w:cs="Times New Roman"/>
          <w:sz w:val="24"/>
          <w:szCs w:val="24"/>
        </w:rPr>
      </w:pPr>
      <w:bookmarkStart w:id="28" w:name="_Ref18339654"/>
      <w:commentRangeStart w:id="29"/>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CA19A2">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28"/>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29"/>
      <w:r>
        <w:rPr>
          <w:rStyle w:val="CommentReference"/>
        </w:rPr>
        <w:commentReference w:id="29"/>
      </w:r>
    </w:p>
    <w:p w14:paraId="7F7AB163" w14:textId="38558DBE"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933D9F">
        <w:rPr>
          <w:rFonts w:ascii="Times New Roman" w:hAnsi="Times New Roman" w:cs="Times New Roman"/>
          <w:sz w:val="24"/>
          <w:szCs w:val="24"/>
        </w:rPr>
        <w:t xml:space="preserve"> (ST)</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r w:rsidR="00933D9F">
        <w:rPr>
          <w:rFonts w:ascii="Times New Roman" w:hAnsi="Times New Roman" w:cs="Times New Roman"/>
          <w:sz w:val="24"/>
          <w:szCs w:val="24"/>
        </w:rPr>
        <w:t xml:space="preserve">  However, the effectiveness of RTI-based strategies can vary with respect to time and space; we examine these patterns below.   </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21A9ADEC" w:rsidR="00B2390C" w:rsidRPr="00B2390C" w:rsidRDefault="00B2390C" w:rsidP="00B2390C">
      <w:pPr>
        <w:pStyle w:val="IndentTimesNewRoman"/>
        <w:numPr>
          <w:ilvl w:val="1"/>
          <w:numId w:val="9"/>
        </w:numPr>
        <w:rPr>
          <w:b/>
        </w:rPr>
      </w:pPr>
      <w:r>
        <w:rPr>
          <w:b/>
        </w:rPr>
        <w:t>T</w:t>
      </w:r>
      <w:r w:rsidR="00A87B3B">
        <w:rPr>
          <w:b/>
        </w:rPr>
        <w:t>PS</w:t>
      </w:r>
      <w:r>
        <w:rPr>
          <w:b/>
        </w:rPr>
        <w:t xml:space="preserve"> performance over time</w:t>
      </w:r>
    </w:p>
    <w:p w14:paraId="3FEE475C" w14:textId="145A6960" w:rsidR="00F82824" w:rsidRPr="007F135D" w:rsidRDefault="007F135D" w:rsidP="00B2390C">
      <w:pPr>
        <w:pStyle w:val="IndentTimesNewRoman"/>
        <w:ind w:firstLine="0"/>
        <w:jc w:val="both"/>
        <w:rPr>
          <w:b/>
        </w:rPr>
      </w:pPr>
      <w:r>
        <w:rPr>
          <w:b/>
        </w:rPr>
        <w:t xml:space="preserve">Hourly pattern.  </w:t>
      </w:r>
      <w:r w:rsidR="00F82824">
        <w:fldChar w:fldCharType="begin"/>
      </w:r>
      <w:r w:rsidR="00F82824">
        <w:instrText xml:space="preserve"> REF _Ref11510776 \h </w:instrText>
      </w:r>
      <w:r w:rsidR="00B2390C">
        <w:instrText xml:space="preserve"> \* MERGEFORMAT </w:instrText>
      </w:r>
      <w:r w:rsidR="00F82824">
        <w:fldChar w:fldCharType="separate"/>
      </w:r>
      <w:r w:rsidR="00AF1C7C" w:rsidRPr="00B338F3">
        <w:t xml:space="preserve">Figure </w:t>
      </w:r>
      <w:r w:rsidR="00AF1C7C">
        <w:rPr>
          <w:noProof/>
        </w:rPr>
        <w:t>8</w:t>
      </w:r>
      <w:r w:rsidR="00F82824">
        <w:fldChar w:fldCharType="end"/>
      </w:r>
      <w:r w:rsidR="00F82824">
        <w:t xml:space="preserve"> </w:t>
      </w:r>
      <w:r w:rsidR="00B2390C">
        <w:t xml:space="preserve">and </w:t>
      </w:r>
      <w:r w:rsidR="00B2390C">
        <w:fldChar w:fldCharType="begin"/>
      </w:r>
      <w:r w:rsidR="00B2390C">
        <w:instrText xml:space="preserve"> REF _Ref24372002 \h  \* MERGEFORMAT </w:instrText>
      </w:r>
      <w:r w:rsidR="00B2390C">
        <w:fldChar w:fldCharType="separate"/>
      </w:r>
      <w:r w:rsidR="00AF1C7C" w:rsidRPr="00282A53">
        <w:t xml:space="preserve">Figure </w:t>
      </w:r>
      <w:r w:rsidR="00AF1C7C">
        <w:rPr>
          <w:noProof/>
        </w:rPr>
        <w:t>9</w:t>
      </w:r>
      <w:r w:rsidR="00B2390C">
        <w:fldChar w:fldCharType="end"/>
      </w:r>
      <w:r w:rsidR="00B2390C">
        <w:t xml:space="preserve"> illustrate the average waiting time and risk of missing a bus</w:t>
      </w:r>
      <w:r w:rsidR="00933D9F">
        <w:t xml:space="preserve"> with respect to hour of the day</w:t>
      </w:r>
      <w:r w:rsidR="00B2390C">
        <w:t>.  These hourly results support the overall results discussed above: ST and PT are consistently the best</w:t>
      </w:r>
      <w:r w:rsidR="00933D9F">
        <w:t xml:space="preserve"> over the course of a day</w:t>
      </w:r>
      <w:r w:rsidR="00B2390C">
        <w:t>.  AT, ET and GT perform especially poorly during service hours with long headways (</w:t>
      </w:r>
      <w:r w:rsidR="00F82824">
        <w:t>6:00 to 8:00 and 21:00 to 24:00</w:t>
      </w:r>
      <w:r w:rsidR="00B2390C">
        <w:t>) since the time penalties associated with missing a bus during these periods</w:t>
      </w:r>
      <w:r w:rsidR="00F82824">
        <w:t xml:space="preserve"> </w:t>
      </w:r>
      <w:r w:rsidR="00B2390C">
        <w:t>are dramatically higher</w:t>
      </w:r>
      <w:r w:rsidR="00F82824">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E8B1500" w:rsidR="00F82824" w:rsidRDefault="00526D86" w:rsidP="00B2390C">
      <w:pPr>
        <w:pStyle w:val="IndentTimesNewRoman"/>
        <w:jc w:val="both"/>
      </w:pPr>
      <w:r>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 xml:space="preserve">rning and midnight, PT performs </w:t>
      </w:r>
      <w:r>
        <w:lastRenderedPageBreak/>
        <w:t>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30"/>
      <w:r w:rsidR="00F82824">
        <w:t>This suggests that PT is more sensitive to the headway</w:t>
      </w:r>
      <w:r w:rsidR="005F6743">
        <w:t xml:space="preserve"> and delays than ST, illustrating </w:t>
      </w:r>
      <w:r>
        <w:t>some of the marginal benefits of RTI</w:t>
      </w:r>
      <w:r w:rsidR="00F82824">
        <w:t>.</w:t>
      </w:r>
      <w:commentRangeEnd w:id="30"/>
      <w:r>
        <w:rPr>
          <w:rStyle w:val="CommentReference"/>
          <w:rFonts w:asciiTheme="minorHAnsi" w:hAnsiTheme="minorHAnsi" w:cstheme="minorBidi"/>
        </w:rPr>
        <w:commentReference w:id="30"/>
      </w:r>
    </w:p>
    <w:p w14:paraId="7A96F31E" w14:textId="77777777" w:rsidR="00F82824" w:rsidRDefault="00F82824" w:rsidP="00F82824">
      <w:pPr>
        <w:pStyle w:val="IndentTimesNewRoman"/>
        <w:keepNext/>
        <w:ind w:firstLine="0"/>
      </w:pPr>
      <w:r>
        <w:rPr>
          <w:noProof/>
        </w:rPr>
        <w:drawing>
          <wp:inline distT="0" distB="0" distL="0" distR="0" wp14:anchorId="426CBEE0" wp14:editId="23E3080B">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BF9B279" w14:textId="64F42C9F" w:rsidR="00F82824" w:rsidRDefault="00F82824" w:rsidP="00F82824">
      <w:pPr>
        <w:spacing w:line="256" w:lineRule="auto"/>
        <w:jc w:val="center"/>
        <w:rPr>
          <w:rFonts w:ascii="Times New Roman" w:hAnsi="Times New Roman" w:cs="Times New Roman"/>
          <w:sz w:val="24"/>
          <w:szCs w:val="24"/>
        </w:rPr>
      </w:pPr>
      <w:bookmarkStart w:id="31" w:name="_Ref11510776"/>
      <w:commentRangeStart w:id="32"/>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AF1C7C">
        <w:rPr>
          <w:rFonts w:ascii="Times New Roman" w:hAnsi="Times New Roman" w:cs="Times New Roman"/>
          <w:noProof/>
          <w:sz w:val="24"/>
          <w:szCs w:val="24"/>
        </w:rPr>
        <w:t>9</w:t>
      </w:r>
      <w:r w:rsidRPr="00B338F3">
        <w:rPr>
          <w:rFonts w:ascii="Times New Roman" w:hAnsi="Times New Roman" w:cs="Times New Roman"/>
          <w:sz w:val="24"/>
          <w:szCs w:val="24"/>
        </w:rPr>
        <w:fldChar w:fldCharType="end"/>
      </w:r>
      <w:bookmarkEnd w:id="31"/>
      <w:r w:rsidR="00BE78D3">
        <w:rPr>
          <w:rFonts w:ascii="Times New Roman" w:hAnsi="Times New Roman" w:cs="Times New Roman"/>
          <w:sz w:val="24"/>
          <w:szCs w:val="24"/>
        </w:rPr>
        <w:t xml:space="preserve">: TSP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32"/>
      <w:r w:rsidR="002501BF">
        <w:rPr>
          <w:rStyle w:val="CommentReference"/>
        </w:rPr>
        <w:commentReference w:id="32"/>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7777777" w:rsidR="00F82824" w:rsidRDefault="00F82824" w:rsidP="00F82824">
      <w:pPr>
        <w:keepNext/>
        <w:spacing w:line="256" w:lineRule="auto"/>
      </w:pPr>
      <w:r>
        <w:rPr>
          <w:noProof/>
        </w:rPr>
        <w:lastRenderedPageBreak/>
        <w:drawing>
          <wp:inline distT="0" distB="0" distL="0" distR="0" wp14:anchorId="0EB7D0F6" wp14:editId="4762E7AE">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78AC9CF" w14:textId="40CAC6A2" w:rsidR="00F82824" w:rsidRDefault="00F82824" w:rsidP="00F82824">
      <w:pPr>
        <w:spacing w:line="256" w:lineRule="auto"/>
        <w:jc w:val="center"/>
        <w:rPr>
          <w:rFonts w:ascii="Times New Roman" w:hAnsi="Times New Roman" w:cs="Times New Roman"/>
          <w:sz w:val="24"/>
          <w:szCs w:val="24"/>
        </w:rPr>
      </w:pPr>
      <w:bookmarkStart w:id="33" w:name="_Ref24372002"/>
      <w:commentRangeStart w:id="34"/>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AF1C7C">
        <w:rPr>
          <w:rFonts w:ascii="Times New Roman" w:hAnsi="Times New Roman" w:cs="Times New Roman"/>
          <w:noProof/>
          <w:sz w:val="24"/>
          <w:szCs w:val="24"/>
        </w:rPr>
        <w:t>10</w:t>
      </w:r>
      <w:r w:rsidRPr="00282A53">
        <w:rPr>
          <w:rFonts w:ascii="Times New Roman" w:hAnsi="Times New Roman" w:cs="Times New Roman"/>
          <w:sz w:val="24"/>
          <w:szCs w:val="24"/>
        </w:rPr>
        <w:fldChar w:fldCharType="end"/>
      </w:r>
      <w:bookmarkEnd w:id="33"/>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34"/>
      <w:r w:rsidR="002501BF">
        <w:rPr>
          <w:rStyle w:val="CommentReference"/>
        </w:rPr>
        <w:commentReference w:id="34"/>
      </w:r>
    </w:p>
    <w:p w14:paraId="58DA341B" w14:textId="48BCA31B" w:rsidR="00952DE0" w:rsidRDefault="008C50B5" w:rsidP="008C50B5">
      <w:pPr>
        <w:spacing w:line="256" w:lineRule="auto"/>
        <w:jc w:val="both"/>
        <w:rPr>
          <w:rFonts w:ascii="Times New Roman" w:hAnsi="Times New Roman" w:cs="Times New Roman"/>
          <w:sz w:val="24"/>
          <w:szCs w:val="24"/>
        </w:rPr>
      </w:pPr>
      <w:r>
        <w:rPr>
          <w:rFonts w:ascii="Times New Roman" w:hAnsi="Times New Roman" w:cs="Times New Roman"/>
          <w:b/>
          <w:sz w:val="24"/>
          <w:szCs w:val="24"/>
        </w:rPr>
        <w:t>S</w:t>
      </w:r>
      <w:r w:rsidR="00952DE0">
        <w:rPr>
          <w:rFonts w:ascii="Times New Roman" w:hAnsi="Times New Roman" w:cs="Times New Roman"/>
          <w:b/>
          <w:sz w:val="24"/>
          <w:szCs w:val="24"/>
        </w:rPr>
        <w:t>ervice h</w:t>
      </w:r>
      <w:r w:rsidR="00952DE0" w:rsidRPr="00063633">
        <w:rPr>
          <w:rFonts w:ascii="Times New Roman" w:hAnsi="Times New Roman" w:cs="Times New Roman"/>
          <w:b/>
          <w:sz w:val="24"/>
          <w:szCs w:val="24"/>
        </w:rPr>
        <w:t>eadway.</w:t>
      </w:r>
      <w:r w:rsidR="00952DE0" w:rsidRPr="00063633">
        <w:rPr>
          <w:rFonts w:ascii="Times New Roman" w:hAnsi="Times New Roman" w:cs="Times New Roman"/>
          <w:sz w:val="24"/>
          <w:szCs w:val="24"/>
        </w:rPr>
        <w:t xml:space="preserve">  </w:t>
      </w:r>
      <w:r w:rsidR="00952DE0">
        <w:rPr>
          <w:rFonts w:ascii="Times New Roman" w:hAnsi="Times New Roman" w:cs="Times New Roman"/>
          <w:sz w:val="24"/>
          <w:szCs w:val="24"/>
        </w:rPr>
        <w:t xml:space="preserve">As previous analyses suggest, headway is a crucial factor for the performance of TPSs. </w:t>
      </w:r>
      <w:r w:rsidR="005F2F2B">
        <w:rPr>
          <w:rFonts w:ascii="Times New Roman" w:hAnsi="Times New Roman" w:cs="Times New Roman"/>
          <w:sz w:val="24"/>
          <w:szCs w:val="24"/>
        </w:rPr>
        <w:t xml:space="preserve">In this section, </w:t>
      </w:r>
      <w:r w:rsidR="00A165B3">
        <w:rPr>
          <w:rFonts w:ascii="Times New Roman" w:hAnsi="Times New Roman" w:cs="Times New Roman"/>
          <w:sz w:val="24"/>
          <w:szCs w:val="24"/>
        </w:rPr>
        <w:t>since different hour</w:t>
      </w:r>
      <w:r w:rsidR="003E045A">
        <w:rPr>
          <w:rFonts w:ascii="Times New Roman" w:hAnsi="Times New Roman" w:cs="Times New Roman"/>
          <w:sz w:val="24"/>
          <w:szCs w:val="24"/>
        </w:rPr>
        <w:t xml:space="preserve"> have a different headway</w:t>
      </w:r>
      <w:r w:rsidR="00473BDA">
        <w:rPr>
          <w:rFonts w:ascii="Times New Roman" w:hAnsi="Times New Roman" w:cs="Times New Roman"/>
          <w:sz w:val="24"/>
          <w:szCs w:val="24"/>
        </w:rPr>
        <w:t xml:space="preserve"> for</w:t>
      </w:r>
      <w:r w:rsidR="00473BDA" w:rsidRPr="00473BDA">
        <w:rPr>
          <w:rFonts w:ascii="Times New Roman" w:hAnsi="Times New Roman" w:cs="Times New Roman"/>
          <w:sz w:val="24"/>
          <w:szCs w:val="24"/>
        </w:rPr>
        <w:t xml:space="preserve"> </w:t>
      </w:r>
      <w:r w:rsidR="00473BDA">
        <w:rPr>
          <w:rFonts w:ascii="Times New Roman" w:hAnsi="Times New Roman" w:cs="Times New Roman"/>
          <w:sz w:val="24"/>
          <w:szCs w:val="24"/>
        </w:rPr>
        <w:t>Route No.2 buses,</w:t>
      </w:r>
      <w:r w:rsidR="003E045A">
        <w:rPr>
          <w:rFonts w:ascii="Times New Roman" w:hAnsi="Times New Roman" w:cs="Times New Roman"/>
          <w:sz w:val="24"/>
          <w:szCs w:val="24"/>
        </w:rPr>
        <w:t xml:space="preserve"> </w:t>
      </w:r>
      <w:r w:rsidR="005F2F2B">
        <w:rPr>
          <w:rFonts w:ascii="Times New Roman" w:hAnsi="Times New Roman" w:cs="Times New Roman"/>
          <w:sz w:val="24"/>
          <w:szCs w:val="24"/>
        </w:rPr>
        <w:t xml:space="preserve">we conducted two temporal analyses based on the average headway within each </w:t>
      </w:r>
      <w:r w:rsidR="0074139D">
        <w:rPr>
          <w:rFonts w:ascii="Times New Roman" w:hAnsi="Times New Roman" w:cs="Times New Roman"/>
          <w:sz w:val="24"/>
          <w:szCs w:val="24"/>
        </w:rPr>
        <w:t>hour</w:t>
      </w:r>
      <w:r w:rsidR="005F2F2B">
        <w:rPr>
          <w:rFonts w:ascii="Times New Roman" w:hAnsi="Times New Roman" w:cs="Times New Roman"/>
          <w:sz w:val="24"/>
          <w:szCs w:val="24"/>
        </w:rPr>
        <w:t xml:space="preserve">. </w:t>
      </w:r>
      <w:r w:rsidR="0074139D">
        <w:rPr>
          <w:rFonts w:ascii="Times New Roman" w:hAnsi="Times New Roman" w:cs="Times New Roman"/>
          <w:sz w:val="24"/>
          <w:szCs w:val="24"/>
        </w:rPr>
        <w:t>The analyses</w:t>
      </w:r>
      <w:r w:rsidR="00952DE0" w:rsidRPr="00063633">
        <w:rPr>
          <w:rFonts w:ascii="Times New Roman" w:hAnsi="Times New Roman" w:cs="Times New Roman"/>
          <w:sz w:val="24"/>
          <w:szCs w:val="24"/>
        </w:rPr>
        <w:t xml:space="preserve"> suggest </w:t>
      </w:r>
      <w:r w:rsidR="00952DE0">
        <w:rPr>
          <w:rFonts w:ascii="Times New Roman" w:hAnsi="Times New Roman" w:cs="Times New Roman"/>
          <w:sz w:val="24"/>
          <w:szCs w:val="24"/>
        </w:rPr>
        <w:t>two</w:t>
      </w:r>
      <w:r w:rsidR="00952DE0" w:rsidRPr="00063633">
        <w:rPr>
          <w:rFonts w:ascii="Times New Roman" w:hAnsi="Times New Roman" w:cs="Times New Roman"/>
          <w:sz w:val="24"/>
          <w:szCs w:val="24"/>
        </w:rPr>
        <w:t xml:space="preserve"> empirical rule</w:t>
      </w:r>
      <w:r w:rsidR="00952DE0">
        <w:rPr>
          <w:rFonts w:ascii="Times New Roman" w:hAnsi="Times New Roman" w:cs="Times New Roman"/>
          <w:sz w:val="24"/>
          <w:szCs w:val="24"/>
        </w:rPr>
        <w:t>s</w:t>
      </w:r>
      <w:r w:rsidR="00952DE0" w:rsidRPr="00063633">
        <w:rPr>
          <w:rFonts w:ascii="Times New Roman" w:hAnsi="Times New Roman" w:cs="Times New Roman"/>
          <w:sz w:val="24"/>
          <w:szCs w:val="24"/>
        </w:rPr>
        <w:t xml:space="preserve">: </w:t>
      </w:r>
    </w:p>
    <w:p w14:paraId="460DE6CB" w14:textId="16AAD147" w:rsidR="00952DE0" w:rsidRPr="001C79B2" w:rsidRDefault="00952DE0" w:rsidP="008C50B5">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008B167C">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sidR="00961F8B">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25C14772" w:rsidR="00952DE0" w:rsidRDefault="00952DE0" w:rsidP="008C50B5">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008B167C">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sidR="00961F8B">
        <w:rPr>
          <w:rFonts w:ascii="Times New Roman" w:hAnsi="Times New Roman" w:cs="Times New Roman"/>
          <w:i/>
          <w:sz w:val="24"/>
          <w:szCs w:val="24"/>
        </w:rPr>
        <w:t xml:space="preserve"> </w:t>
      </w:r>
      <w:r w:rsidR="00961F8B">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the </w:t>
      </w:r>
      <w:r>
        <w:rPr>
          <w:rFonts w:ascii="Times New Roman" w:hAnsi="Times New Roman" w:cs="Times New Roman"/>
          <w:sz w:val="24"/>
          <w:szCs w:val="24"/>
        </w:rPr>
        <w:t>each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77777777" w:rsidR="00952DE0" w:rsidRDefault="00952DE0" w:rsidP="00952DE0">
      <w:pPr>
        <w:keepNext/>
        <w:spacing w:line="256" w:lineRule="auto"/>
        <w:jc w:val="center"/>
      </w:pPr>
      <w:r>
        <w:rPr>
          <w:noProof/>
        </w:rPr>
        <w:lastRenderedPageBreak/>
        <w:drawing>
          <wp:inline distT="0" distB="0" distL="0" distR="0" wp14:anchorId="07DEFBC4" wp14:editId="26A1D0D8">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rPr>
        <w:drawing>
          <wp:inline distT="0" distB="0" distL="0" distR="0" wp14:anchorId="48C8958A" wp14:editId="3CCC6275">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8C3BAB7" w14:textId="22DB7321" w:rsidR="00952DE0" w:rsidRPr="00214628" w:rsidRDefault="00952DE0" w:rsidP="00952DE0">
      <w:pPr>
        <w:pStyle w:val="IndentTimesNewRoman"/>
        <w:ind w:firstLine="0"/>
        <w:jc w:val="center"/>
      </w:pPr>
      <w:bookmarkStart w:id="35" w:name="_Ref21939313"/>
      <w:commentRangeStart w:id="36"/>
      <w:commentRangeStart w:id="37"/>
      <w:r w:rsidRPr="00214628">
        <w:t xml:space="preserve">Figure </w:t>
      </w:r>
      <w:r w:rsidR="00362715">
        <w:fldChar w:fldCharType="begin"/>
      </w:r>
      <w:r w:rsidR="00362715">
        <w:instrText xml:space="preserve"> SEQ Figure \* ARABIC </w:instrText>
      </w:r>
      <w:r w:rsidR="00362715">
        <w:fldChar w:fldCharType="separate"/>
      </w:r>
      <w:r>
        <w:rPr>
          <w:noProof/>
        </w:rPr>
        <w:t>11</w:t>
      </w:r>
      <w:r w:rsidR="00362715">
        <w:rPr>
          <w:noProof/>
        </w:rPr>
        <w:fldChar w:fldCharType="end"/>
      </w:r>
      <w:bookmarkEnd w:id="35"/>
      <w:r>
        <w:rPr>
          <w:noProof/>
        </w:rPr>
        <w:t>:</w:t>
      </w:r>
      <w:r w:rsidR="008B167C">
        <w:t xml:space="preserve"> Scatter plots between h</w:t>
      </w:r>
      <w:r w:rsidRPr="00214628">
        <w:t>eadway and</w:t>
      </w:r>
      <w:r w:rsidRPr="00A26768">
        <w:t xml:space="preserve"> </w:t>
      </w:r>
      <w:r w:rsidR="008B167C">
        <w:t>AT</w:t>
      </w:r>
      <w:r>
        <w:t xml:space="preserve">- </w:t>
      </w:r>
      <w:r w:rsidRPr="00214628">
        <w:t xml:space="preserve">PT </w:t>
      </w:r>
      <w:r w:rsidR="008B167C">
        <w:t xml:space="preserve">(left side) and ST-PT (right side) </w:t>
      </w:r>
      <w:r>
        <w:t>waiting time</w:t>
      </w:r>
      <w:r w:rsidRPr="00214628">
        <w:t xml:space="preserve"> difference</w:t>
      </w:r>
      <w:r w:rsidR="008B167C">
        <w:t>s</w:t>
      </w:r>
      <w:r>
        <w:t>.</w:t>
      </w:r>
      <w:commentRangeEnd w:id="36"/>
      <w:r w:rsidR="0040511B">
        <w:rPr>
          <w:rStyle w:val="CommentReference"/>
          <w:rFonts w:asciiTheme="minorHAnsi" w:hAnsiTheme="minorHAnsi" w:cstheme="minorBidi"/>
        </w:rPr>
        <w:commentReference w:id="36"/>
      </w:r>
      <w:commentRangeEnd w:id="37"/>
      <w:r w:rsidR="003E045A">
        <w:rPr>
          <w:rStyle w:val="CommentReference"/>
          <w:rFonts w:asciiTheme="minorHAnsi" w:hAnsiTheme="minorHAnsi" w:cstheme="minorBidi"/>
        </w:rPr>
        <w:commentReference w:id="37"/>
      </w:r>
    </w:p>
    <w:p w14:paraId="17C35DEF" w14:textId="77777777" w:rsidR="006550FB" w:rsidRPr="000A0DD4" w:rsidRDefault="006550FB" w:rsidP="006550FB">
      <w:pPr>
        <w:pStyle w:val="IndentTimesNewRoman"/>
        <w:ind w:firstLine="0"/>
      </w:pPr>
    </w:p>
    <w:p w14:paraId="23C90B58" w14:textId="7E62A739" w:rsidR="005F6743" w:rsidRDefault="00BE78D3" w:rsidP="006550FB">
      <w:pPr>
        <w:pStyle w:val="IndentTimesNewRoman"/>
        <w:ind w:firstLine="0"/>
        <w:rPr>
          <w:b/>
        </w:rPr>
      </w:pPr>
      <w:r>
        <w:rPr>
          <w:b/>
        </w:rPr>
        <w:t>4.4.</w:t>
      </w:r>
      <w:r w:rsidR="005F6743">
        <w:rPr>
          <w:b/>
        </w:rPr>
        <w:t xml:space="preserve"> TPS performance </w:t>
      </w:r>
      <w:r>
        <w:rPr>
          <w:b/>
        </w:rPr>
        <w:t xml:space="preserve">over </w:t>
      </w:r>
      <w:r w:rsidR="005F6743">
        <w:rPr>
          <w:b/>
        </w:rPr>
        <w:t>space</w:t>
      </w:r>
    </w:p>
    <w:p w14:paraId="1F8F02BB" w14:textId="3A43DEF9" w:rsidR="00863093" w:rsidRDefault="00613F2A" w:rsidP="00613F2A">
      <w:pPr>
        <w:spacing w:line="256" w:lineRule="auto"/>
        <w:jc w:val="both"/>
        <w:rPr>
          <w:rFonts w:ascii="Times New Roman" w:hAnsi="Times New Roman" w:cs="Times New Roman"/>
          <w:sz w:val="24"/>
          <w:szCs w:val="24"/>
        </w:rPr>
      </w:pPr>
      <w:r>
        <w:rPr>
          <w:rFonts w:ascii="Times New Roman" w:hAnsi="Times New Roman" w:cs="Times New Roman"/>
          <w:b/>
          <w:sz w:val="24"/>
          <w:szCs w:val="24"/>
        </w:rPr>
        <w:t xml:space="preserve">Walking time to bus sto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w:t>
      </w:r>
      <w:r w:rsidR="002501BF">
        <w:rPr>
          <w:rFonts w:ascii="Times New Roman" w:hAnsi="Times New Roman" w:cs="Times New Roman"/>
          <w:sz w:val="24"/>
          <w:szCs w:val="24"/>
        </w:rPr>
        <w:t xml:space="preserve">average </w:t>
      </w:r>
      <w:r>
        <w:rPr>
          <w:rFonts w:ascii="Times New Roman" w:hAnsi="Times New Roman" w:cs="Times New Roman"/>
          <w:sz w:val="24"/>
          <w:szCs w:val="24"/>
        </w:rPr>
        <w:t>waiting time</w:t>
      </w:r>
      <w:r w:rsidR="002501BF">
        <w:rPr>
          <w:rFonts w:ascii="Times New Roman" w:hAnsi="Times New Roman" w:cs="Times New Roman"/>
          <w:sz w:val="24"/>
          <w:szCs w:val="24"/>
        </w:rPr>
        <w:t xml:space="preserve"> and </w:t>
      </w:r>
      <w:r>
        <w:rPr>
          <w:rFonts w:ascii="Times New Roman" w:hAnsi="Times New Roman" w:cs="Times New Roman"/>
          <w:sz w:val="24"/>
          <w:szCs w:val="24"/>
        </w:rPr>
        <w:t xml:space="preserve">risk </w:t>
      </w:r>
      <w:r w:rsidR="002501BF">
        <w:rPr>
          <w:rFonts w:ascii="Times New Roman" w:hAnsi="Times New Roman" w:cs="Times New Roman"/>
          <w:sz w:val="24"/>
          <w:szCs w:val="24"/>
        </w:rPr>
        <w:t xml:space="preserve">of missing a bus based on </w:t>
      </w:r>
      <w:r>
        <w:rPr>
          <w:rFonts w:ascii="Times New Roman" w:hAnsi="Times New Roman" w:cs="Times New Roman"/>
          <w:sz w:val="24"/>
          <w:szCs w:val="24"/>
        </w:rPr>
        <w:t>walking time</w:t>
      </w:r>
      <w:r w:rsidR="002501BF">
        <w:rPr>
          <w:rFonts w:ascii="Times New Roman" w:hAnsi="Times New Roman" w:cs="Times New Roman"/>
          <w:sz w:val="24"/>
          <w:szCs w:val="24"/>
        </w:rPr>
        <w:t xml:space="preserve"> from home to the closest stop</w:t>
      </w:r>
      <w:r>
        <w:rPr>
          <w:rFonts w:ascii="Times New Roman" w:hAnsi="Times New Roman" w:cs="Times New Roman"/>
          <w:sz w:val="24"/>
          <w:szCs w:val="24"/>
        </w:rPr>
        <w:t xml:space="preserve">. </w:t>
      </w:r>
      <w:r w:rsidR="002501BF">
        <w:rPr>
          <w:rFonts w:ascii="Times New Roman" w:hAnsi="Times New Roman" w:cs="Times New Roman"/>
          <w:sz w:val="24"/>
          <w:szCs w:val="24"/>
        </w:rPr>
        <w:t xml:space="preserve"> Again, we can see that the non-RTI strategy of following the schedule (ST) and the prudent RTI strategy (PT) are </w:t>
      </w:r>
      <w:r w:rsidR="005C0F82">
        <w:rPr>
          <w:rFonts w:ascii="Times New Roman" w:hAnsi="Times New Roman" w:cs="Times New Roman"/>
          <w:sz w:val="24"/>
          <w:szCs w:val="24"/>
        </w:rPr>
        <w:t xml:space="preserve">generally </w:t>
      </w:r>
      <w:r w:rsidR="002501BF">
        <w:rPr>
          <w:rFonts w:ascii="Times New Roman" w:hAnsi="Times New Roman" w:cs="Times New Roman"/>
          <w:sz w:val="24"/>
          <w:szCs w:val="24"/>
        </w:rPr>
        <w:t xml:space="preserve">competitive with each other with respect to average waiting time.  </w:t>
      </w:r>
      <w:r>
        <w:rPr>
          <w:rFonts w:ascii="Times New Roman" w:hAnsi="Times New Roman" w:cs="Times New Roman"/>
          <w:sz w:val="24"/>
          <w:szCs w:val="24"/>
        </w:rPr>
        <w:t xml:space="preserve"> </w:t>
      </w:r>
      <w:r w:rsidR="005C0F82">
        <w:rPr>
          <w:rFonts w:ascii="Times New Roman" w:hAnsi="Times New Roman" w:cs="Times New Roman"/>
          <w:sz w:val="24"/>
          <w:szCs w:val="24"/>
        </w:rPr>
        <w:t>However, as walking time to the nearest bus stop increases, the PT waiting time increases relative to ST (</w:t>
      </w:r>
      <w:r w:rsidR="005C0F82">
        <w:rPr>
          <w:rFonts w:ascii="Times New Roman" w:hAnsi="Times New Roman" w:cs="Times New Roman"/>
          <w:sz w:val="24"/>
          <w:szCs w:val="24"/>
        </w:rPr>
        <w:fldChar w:fldCharType="begin"/>
      </w:r>
      <w:r w:rsidR="005C0F82">
        <w:rPr>
          <w:rFonts w:ascii="Times New Roman" w:hAnsi="Times New Roman" w:cs="Times New Roman"/>
          <w:sz w:val="24"/>
          <w:szCs w:val="24"/>
        </w:rPr>
        <w:instrText xml:space="preserve"> REF _Ref11073838 \h </w:instrText>
      </w:r>
      <w:r w:rsidR="005C0F82">
        <w:rPr>
          <w:rFonts w:ascii="Times New Roman" w:hAnsi="Times New Roman" w:cs="Times New Roman"/>
          <w:sz w:val="24"/>
          <w:szCs w:val="24"/>
        </w:rPr>
      </w:r>
      <w:r w:rsidR="005C0F82">
        <w:rPr>
          <w:rFonts w:ascii="Times New Roman" w:hAnsi="Times New Roman" w:cs="Times New Roman"/>
          <w:sz w:val="24"/>
          <w:szCs w:val="24"/>
        </w:rPr>
        <w:fldChar w:fldCharType="separate"/>
      </w:r>
      <w:r w:rsidR="005C0F82" w:rsidRPr="001A120D">
        <w:rPr>
          <w:rFonts w:ascii="Times New Roman" w:hAnsi="Times New Roman" w:cs="Times New Roman"/>
          <w:sz w:val="24"/>
          <w:szCs w:val="24"/>
        </w:rPr>
        <w:t xml:space="preserve">Figure </w:t>
      </w:r>
      <w:r w:rsidR="005C0F82">
        <w:rPr>
          <w:rFonts w:ascii="Times New Roman" w:hAnsi="Times New Roman" w:cs="Times New Roman"/>
          <w:noProof/>
          <w:sz w:val="24"/>
          <w:szCs w:val="24"/>
        </w:rPr>
        <w:t>12</w:t>
      </w:r>
      <w:r w:rsidR="005C0F82">
        <w:rPr>
          <w:rFonts w:ascii="Times New Roman" w:hAnsi="Times New Roman" w:cs="Times New Roman"/>
          <w:sz w:val="24"/>
          <w:szCs w:val="24"/>
        </w:rPr>
        <w:fldChar w:fldCharType="end"/>
      </w:r>
      <w:r w:rsidR="007B087E">
        <w:rPr>
          <w:rFonts w:ascii="Times New Roman" w:hAnsi="Times New Roman" w:cs="Times New Roman"/>
          <w:sz w:val="24"/>
          <w:szCs w:val="24"/>
        </w:rPr>
        <w:t>).  The degradation of PT waiting time performance relative to ST with increasing walk time is due to the increasing risk of missing a bus (</w:t>
      </w:r>
      <w:r w:rsidR="007B087E">
        <w:rPr>
          <w:rFonts w:ascii="Times New Roman" w:hAnsi="Times New Roman" w:cs="Times New Roman"/>
          <w:sz w:val="24"/>
          <w:szCs w:val="24"/>
        </w:rPr>
        <w:fldChar w:fldCharType="begin"/>
      </w:r>
      <w:r w:rsidR="007B087E">
        <w:rPr>
          <w:rFonts w:ascii="Times New Roman" w:hAnsi="Times New Roman" w:cs="Times New Roman"/>
          <w:sz w:val="24"/>
          <w:szCs w:val="24"/>
        </w:rPr>
        <w:instrText xml:space="preserve"> REF _Ref16256385 \h </w:instrText>
      </w:r>
      <w:r w:rsidR="007B087E">
        <w:rPr>
          <w:rFonts w:ascii="Times New Roman" w:hAnsi="Times New Roman" w:cs="Times New Roman"/>
          <w:sz w:val="24"/>
          <w:szCs w:val="24"/>
        </w:rPr>
      </w:r>
      <w:r w:rsidR="007B087E">
        <w:rPr>
          <w:rFonts w:ascii="Times New Roman" w:hAnsi="Times New Roman" w:cs="Times New Roman"/>
          <w:sz w:val="24"/>
          <w:szCs w:val="24"/>
        </w:rPr>
        <w:fldChar w:fldCharType="separate"/>
      </w:r>
      <w:r w:rsidR="007B087E" w:rsidRPr="004743C5">
        <w:rPr>
          <w:rFonts w:ascii="Times New Roman" w:hAnsi="Times New Roman" w:cs="Times New Roman"/>
          <w:sz w:val="24"/>
          <w:szCs w:val="24"/>
        </w:rPr>
        <w:t xml:space="preserve">Figure </w:t>
      </w:r>
      <w:r w:rsidR="007B087E">
        <w:rPr>
          <w:rFonts w:ascii="Times New Roman" w:hAnsi="Times New Roman" w:cs="Times New Roman"/>
          <w:noProof/>
          <w:sz w:val="24"/>
          <w:szCs w:val="24"/>
        </w:rPr>
        <w:t>13</w:t>
      </w:r>
      <w:r w:rsidR="007B087E">
        <w:rPr>
          <w:rFonts w:ascii="Times New Roman" w:hAnsi="Times New Roman" w:cs="Times New Roman"/>
          <w:sz w:val="24"/>
          <w:szCs w:val="24"/>
        </w:rPr>
        <w:fldChar w:fldCharType="end"/>
      </w:r>
      <w:r w:rsidR="007B087E">
        <w:rPr>
          <w:rFonts w:ascii="Times New Roman" w:hAnsi="Times New Roman" w:cs="Times New Roman"/>
          <w:sz w:val="24"/>
          <w:szCs w:val="24"/>
        </w:rPr>
        <w:t>)</w:t>
      </w:r>
      <w:r>
        <w:rPr>
          <w:rFonts w:ascii="Times New Roman" w:hAnsi="Times New Roman" w:cs="Times New Roman"/>
          <w:sz w:val="24"/>
          <w:szCs w:val="24"/>
        </w:rPr>
        <w:t>. This supports the cl</w:t>
      </w:r>
      <w:r w:rsidR="007B087E">
        <w:rPr>
          <w:rFonts w:ascii="Times New Roman" w:hAnsi="Times New Roman" w:cs="Times New Roman"/>
          <w:sz w:val="24"/>
          <w:szCs w:val="24"/>
        </w:rPr>
        <w:t>aim that the longer distance a</w:t>
      </w:r>
      <w:r>
        <w:rPr>
          <w:rFonts w:ascii="Times New Roman" w:hAnsi="Times New Roman" w:cs="Times New Roman"/>
          <w:sz w:val="24"/>
          <w:szCs w:val="24"/>
        </w:rPr>
        <w:t xml:space="preserve"> user lives from the stop, the more unstable their trip becomes. </w:t>
      </w:r>
      <w:r w:rsidR="00863093">
        <w:rPr>
          <w:rFonts w:ascii="Times New Roman" w:hAnsi="Times New Roman" w:cs="Times New Roman"/>
          <w:sz w:val="24"/>
          <w:szCs w:val="24"/>
        </w:rPr>
        <w:t xml:space="preserve">Because most PT </w:t>
      </w:r>
      <w:commentRangeStart w:id="38"/>
      <w:r w:rsidR="00863093">
        <w:rPr>
          <w:rFonts w:ascii="Times New Roman" w:hAnsi="Times New Roman" w:cs="Times New Roman"/>
          <w:sz w:val="24"/>
          <w:szCs w:val="24"/>
        </w:rPr>
        <w:t>trips are synchronized, they are more sensitive of the reclaimed/discontinuity delay; thus d</w:t>
      </w:r>
      <w:r>
        <w:rPr>
          <w:rFonts w:ascii="Times New Roman" w:hAnsi="Times New Roman" w:cs="Times New Roman"/>
          <w:sz w:val="24"/>
          <w:szCs w:val="24"/>
        </w:rPr>
        <w:t xml:space="preserve">uring the longer walking time to the stop, the bus could be more likely to accelerate to catch up the delay, making </w:t>
      </w:r>
      <w:r w:rsidR="00863093">
        <w:rPr>
          <w:rFonts w:ascii="Times New Roman" w:hAnsi="Times New Roman" w:cs="Times New Roman"/>
          <w:sz w:val="24"/>
          <w:szCs w:val="24"/>
        </w:rPr>
        <w:t>PT</w:t>
      </w:r>
      <w:r>
        <w:rPr>
          <w:rFonts w:ascii="Times New Roman" w:hAnsi="Times New Roman" w:cs="Times New Roman"/>
          <w:sz w:val="24"/>
          <w:szCs w:val="24"/>
        </w:rPr>
        <w:t xml:space="preserve"> users miss the target bus. </w:t>
      </w:r>
    </w:p>
    <w:p w14:paraId="5B7CD286" w14:textId="77777777" w:rsidR="00A56F2C" w:rsidRDefault="007B087E" w:rsidP="00863093">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terestingly, for the greedy strategy (</w:t>
      </w:r>
      <w:r w:rsidR="00613F2A">
        <w:rPr>
          <w:rFonts w:ascii="Times New Roman" w:hAnsi="Times New Roman" w:cs="Times New Roman"/>
          <w:sz w:val="24"/>
          <w:szCs w:val="24"/>
        </w:rPr>
        <w:t>GT</w:t>
      </w:r>
      <w:r>
        <w:rPr>
          <w:rFonts w:ascii="Times New Roman" w:hAnsi="Times New Roman" w:cs="Times New Roman"/>
          <w:sz w:val="24"/>
          <w:szCs w:val="24"/>
        </w:rPr>
        <w:t>), longer walking time lowers average waiting time since the risk of missing a bus decrea</w:t>
      </w:r>
      <w:r w:rsidR="00283D20">
        <w:rPr>
          <w:rFonts w:ascii="Times New Roman" w:hAnsi="Times New Roman" w:cs="Times New Roman"/>
          <w:sz w:val="24"/>
          <w:szCs w:val="24"/>
        </w:rPr>
        <w:t xml:space="preserve">ses with distance from a stop. This is </w:t>
      </w:r>
      <w:r w:rsidR="009B7776">
        <w:rPr>
          <w:rFonts w:ascii="Times New Roman" w:hAnsi="Times New Roman" w:cs="Times New Roman"/>
          <w:sz w:val="24"/>
          <w:szCs w:val="24"/>
        </w:rPr>
        <w:t xml:space="preserve">because most GT trips are </w:t>
      </w:r>
      <w:r w:rsidR="00863093">
        <w:rPr>
          <w:rFonts w:ascii="Times New Roman" w:hAnsi="Times New Roman" w:cs="Times New Roman"/>
          <w:sz w:val="24"/>
          <w:szCs w:val="24"/>
        </w:rPr>
        <w:t xml:space="preserve">desynchronized </w:t>
      </w:r>
      <w:r w:rsidR="009B7776">
        <w:rPr>
          <w:rFonts w:ascii="Times New Roman" w:hAnsi="Times New Roman" w:cs="Times New Roman"/>
          <w:sz w:val="24"/>
          <w:szCs w:val="24"/>
        </w:rPr>
        <w:t>bec</w:t>
      </w:r>
      <w:r w:rsidR="00EF48D1">
        <w:rPr>
          <w:rFonts w:ascii="Times New Roman" w:hAnsi="Times New Roman" w:cs="Times New Roman"/>
          <w:sz w:val="24"/>
          <w:szCs w:val="24"/>
        </w:rPr>
        <w:t>ause of a small reclaimed/</w:t>
      </w:r>
      <w:r w:rsidR="009B7776">
        <w:rPr>
          <w:rFonts w:ascii="Times New Roman" w:hAnsi="Times New Roman" w:cs="Times New Roman"/>
          <w:sz w:val="24"/>
          <w:szCs w:val="24"/>
        </w:rPr>
        <w:t>discontinuity delay; if the bus is moreover delayed during the walking time, some desynchronized</w:t>
      </w:r>
      <w:r w:rsidR="004B0C44">
        <w:rPr>
          <w:rFonts w:ascii="Times New Roman" w:hAnsi="Times New Roman" w:cs="Times New Roman"/>
          <w:sz w:val="24"/>
          <w:szCs w:val="24"/>
        </w:rPr>
        <w:t xml:space="preserve"> </w:t>
      </w:r>
      <w:r w:rsidR="00106F95">
        <w:rPr>
          <w:rFonts w:ascii="Times New Roman" w:hAnsi="Times New Roman" w:cs="Times New Roman"/>
          <w:sz w:val="24"/>
          <w:szCs w:val="24"/>
        </w:rPr>
        <w:t xml:space="preserve">trips </w:t>
      </w:r>
      <w:r w:rsidR="009B7776">
        <w:rPr>
          <w:rFonts w:ascii="Times New Roman" w:hAnsi="Times New Roman" w:cs="Times New Roman"/>
          <w:sz w:val="24"/>
          <w:szCs w:val="24"/>
        </w:rPr>
        <w:t>will synchronize again because the delay will offset the reclaimed/discontinuity dela</w:t>
      </w:r>
      <w:r w:rsidR="007B4D4D">
        <w:rPr>
          <w:rFonts w:ascii="Times New Roman" w:hAnsi="Times New Roman" w:cs="Times New Roman"/>
          <w:sz w:val="24"/>
          <w:szCs w:val="24"/>
        </w:rPr>
        <w:t xml:space="preserve">y. </w:t>
      </w:r>
      <w:r w:rsidR="00863093">
        <w:rPr>
          <w:rFonts w:ascii="Times New Roman" w:hAnsi="Times New Roman" w:cs="Times New Roman"/>
          <w:sz w:val="24"/>
          <w:szCs w:val="24"/>
        </w:rPr>
        <w:t xml:space="preserve">Therefore, during the longer walking time to the stop, the bus could be also more likely to delay more, making GT users </w:t>
      </w:r>
      <w:r w:rsidR="0040687A">
        <w:rPr>
          <w:rFonts w:ascii="Times New Roman" w:hAnsi="Times New Roman" w:cs="Times New Roman"/>
          <w:sz w:val="24"/>
          <w:szCs w:val="24"/>
        </w:rPr>
        <w:t xml:space="preserve">resynchronize with the target bus. </w:t>
      </w:r>
    </w:p>
    <w:p w14:paraId="46FE4387" w14:textId="4119ACA8" w:rsidR="00613F2A" w:rsidRPr="00A56F2C" w:rsidRDefault="0040687A" w:rsidP="00A56F2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w:t>
      </w:r>
      <w:r w:rsidR="00A56F2C">
        <w:rPr>
          <w:rFonts w:ascii="Times New Roman" w:hAnsi="Times New Roman" w:cs="Times New Roman"/>
          <w:sz w:val="24"/>
          <w:szCs w:val="24"/>
        </w:rPr>
        <w:t xml:space="preserve"> </w:t>
      </w:r>
      <w:r w:rsidR="001D489C">
        <w:rPr>
          <w:rFonts w:ascii="Times New Roman" w:hAnsi="Times New Roman" w:cs="Times New Roman"/>
          <w:sz w:val="24"/>
          <w:szCs w:val="24"/>
        </w:rPr>
        <w:t>l</w:t>
      </w:r>
      <w:r>
        <w:rPr>
          <w:rFonts w:ascii="Times New Roman" w:hAnsi="Times New Roman" w:cs="Times New Roman"/>
          <w:sz w:val="24"/>
          <w:szCs w:val="24"/>
        </w:rPr>
        <w:t xml:space="preserve">onger walking distance/time will destabilize the synchronization process in </w:t>
      </w:r>
      <w:r w:rsidR="00272D44">
        <w:rPr>
          <w:rFonts w:ascii="Times New Roman" w:hAnsi="Times New Roman" w:cs="Times New Roman"/>
          <w:sz w:val="24"/>
          <w:szCs w:val="24"/>
        </w:rPr>
        <w:t>two</w:t>
      </w:r>
      <w:r>
        <w:rPr>
          <w:rFonts w:ascii="Times New Roman" w:hAnsi="Times New Roman" w:cs="Times New Roman"/>
          <w:sz w:val="24"/>
          <w:szCs w:val="24"/>
        </w:rPr>
        <w:t xml:space="preserve"> </w:t>
      </w:r>
      <w:r w:rsidRPr="00F208B5">
        <w:rPr>
          <w:rFonts w:ascii="Times New Roman" w:hAnsi="Times New Roman" w:cs="Times New Roman"/>
          <w:i/>
          <w:sz w:val="24"/>
          <w:szCs w:val="24"/>
        </w:rPr>
        <w:t>directions</w:t>
      </w:r>
      <w:r>
        <w:rPr>
          <w:rFonts w:ascii="Times New Roman" w:hAnsi="Times New Roman" w:cs="Times New Roman"/>
          <w:sz w:val="24"/>
          <w:szCs w:val="24"/>
        </w:rPr>
        <w:t>, namely more delay or less delay during the walking process</w:t>
      </w:r>
      <w:r w:rsidR="00764E49">
        <w:rPr>
          <w:rFonts w:ascii="Times New Roman" w:hAnsi="Times New Roman" w:cs="Times New Roman"/>
          <w:sz w:val="24"/>
          <w:szCs w:val="24"/>
        </w:rPr>
        <w:t>.</w:t>
      </w:r>
      <w:r>
        <w:rPr>
          <w:rFonts w:ascii="Times New Roman" w:hAnsi="Times New Roman" w:cs="Times New Roman"/>
          <w:sz w:val="24"/>
          <w:szCs w:val="24"/>
        </w:rPr>
        <w:t xml:space="preserve"> </w:t>
      </w:r>
      <w:r w:rsidR="001D489C">
        <w:rPr>
          <w:rFonts w:ascii="Times New Roman" w:hAnsi="Times New Roman" w:cs="Times New Roman"/>
          <w:sz w:val="24"/>
          <w:szCs w:val="24"/>
        </w:rPr>
        <w:t>PT and GT are the two polar of RTI-based TPSs</w:t>
      </w:r>
      <w:r w:rsidR="00E845D3">
        <w:rPr>
          <w:rFonts w:ascii="Times New Roman" w:hAnsi="Times New Roman" w:cs="Times New Roman"/>
          <w:sz w:val="24"/>
          <w:szCs w:val="24"/>
        </w:rPr>
        <w:t xml:space="preserve"> with the </w:t>
      </w:r>
      <w:r w:rsidR="00272D44">
        <w:rPr>
          <w:rFonts w:ascii="Times New Roman" w:hAnsi="Times New Roman" w:cs="Times New Roman"/>
          <w:sz w:val="24"/>
          <w:szCs w:val="24"/>
        </w:rPr>
        <w:t>highest/</w:t>
      </w:r>
      <w:r w:rsidR="00E845D3">
        <w:rPr>
          <w:rFonts w:ascii="Times New Roman" w:hAnsi="Times New Roman" w:cs="Times New Roman"/>
          <w:sz w:val="24"/>
          <w:szCs w:val="24"/>
        </w:rPr>
        <w:t>lowest missed risk</w:t>
      </w:r>
      <w:r w:rsidR="001D489C">
        <w:rPr>
          <w:rFonts w:ascii="Times New Roman" w:hAnsi="Times New Roman" w:cs="Times New Roman"/>
          <w:sz w:val="24"/>
          <w:szCs w:val="24"/>
        </w:rPr>
        <w:t xml:space="preserve">: they are both unstable and </w:t>
      </w:r>
      <w:r w:rsidR="001D489C">
        <w:rPr>
          <w:rFonts w:ascii="Times New Roman" w:hAnsi="Times New Roman" w:cs="Times New Roman"/>
          <w:sz w:val="24"/>
          <w:szCs w:val="24"/>
        </w:rPr>
        <w:lastRenderedPageBreak/>
        <w:t xml:space="preserve">sensitive to only one </w:t>
      </w:r>
      <w:r w:rsidR="007631AA" w:rsidRPr="00F208B5">
        <w:rPr>
          <w:rFonts w:ascii="Times New Roman" w:hAnsi="Times New Roman" w:cs="Times New Roman"/>
          <w:i/>
          <w:sz w:val="24"/>
          <w:szCs w:val="24"/>
        </w:rPr>
        <w:t>direction</w:t>
      </w:r>
      <w:r w:rsidR="001D489C">
        <w:rPr>
          <w:rFonts w:ascii="Times New Roman" w:hAnsi="Times New Roman" w:cs="Times New Roman"/>
          <w:sz w:val="24"/>
          <w:szCs w:val="24"/>
        </w:rPr>
        <w:t xml:space="preserve">. </w:t>
      </w:r>
      <w:r w:rsidR="00764E49">
        <w:rPr>
          <w:rFonts w:ascii="Times New Roman" w:hAnsi="Times New Roman" w:cs="Times New Roman"/>
          <w:sz w:val="24"/>
          <w:szCs w:val="24"/>
        </w:rPr>
        <w:t>D</w:t>
      </w:r>
      <w:r>
        <w:rPr>
          <w:rFonts w:ascii="Times New Roman" w:hAnsi="Times New Roman" w:cs="Times New Roman"/>
          <w:sz w:val="24"/>
          <w:szCs w:val="24"/>
        </w:rPr>
        <w:t xml:space="preserve">epending on </w:t>
      </w:r>
      <w:r w:rsidR="00C905DE">
        <w:rPr>
          <w:rFonts w:ascii="Times New Roman" w:hAnsi="Times New Roman" w:cs="Times New Roman"/>
          <w:sz w:val="24"/>
          <w:szCs w:val="24"/>
        </w:rPr>
        <w:t>their corresponding</w:t>
      </w:r>
      <w:r w:rsidR="00206F34">
        <w:rPr>
          <w:rFonts w:ascii="Times New Roman" w:hAnsi="Times New Roman" w:cs="Times New Roman"/>
          <w:sz w:val="24"/>
          <w:szCs w:val="24"/>
        </w:rPr>
        <w:t xml:space="preserve"> sensitivity</w:t>
      </w:r>
      <w:r>
        <w:rPr>
          <w:rFonts w:ascii="Times New Roman" w:hAnsi="Times New Roman" w:cs="Times New Roman"/>
          <w:sz w:val="24"/>
          <w:szCs w:val="24"/>
        </w:rPr>
        <w:t xml:space="preserve">, </w:t>
      </w:r>
      <w:r w:rsidR="00764E49">
        <w:rPr>
          <w:rFonts w:ascii="Times New Roman" w:hAnsi="Times New Roman" w:cs="Times New Roman"/>
          <w:sz w:val="24"/>
          <w:szCs w:val="24"/>
        </w:rPr>
        <w:t>their performance will converge</w:t>
      </w:r>
      <w:r w:rsidR="009C1C2E">
        <w:rPr>
          <w:rFonts w:ascii="Times New Roman" w:hAnsi="Times New Roman" w:cs="Times New Roman"/>
          <w:sz w:val="24"/>
          <w:szCs w:val="24"/>
        </w:rPr>
        <w:t xml:space="preserve"> towards the stable status</w:t>
      </w:r>
      <w:r w:rsidR="00764E49">
        <w:rPr>
          <w:rFonts w:ascii="Times New Roman" w:hAnsi="Times New Roman" w:cs="Times New Roman"/>
          <w:sz w:val="24"/>
          <w:szCs w:val="24"/>
        </w:rPr>
        <w:t>: the good one (PT</w:t>
      </w:r>
      <w:r w:rsidR="00A56F2C">
        <w:rPr>
          <w:rFonts w:ascii="Times New Roman" w:hAnsi="Times New Roman" w:cs="Times New Roman"/>
          <w:sz w:val="24"/>
          <w:szCs w:val="24"/>
        </w:rPr>
        <w:t xml:space="preserve">) </w:t>
      </w:r>
      <w:r w:rsidR="00764E49">
        <w:rPr>
          <w:rFonts w:ascii="Times New Roman" w:hAnsi="Times New Roman" w:cs="Times New Roman"/>
          <w:sz w:val="24"/>
          <w:szCs w:val="24"/>
        </w:rPr>
        <w:t>will become worse, while the bad one (GT) will become better.</w:t>
      </w:r>
      <w:commentRangeEnd w:id="38"/>
      <w:r w:rsidR="00A56F2C">
        <w:rPr>
          <w:rStyle w:val="CommentReference"/>
        </w:rPr>
        <w:commentReference w:id="38"/>
      </w:r>
    </w:p>
    <w:p w14:paraId="23716FEE" w14:textId="77777777" w:rsidR="00613F2A" w:rsidRPr="00362A26" w:rsidRDefault="00613F2A" w:rsidP="00613F2A">
      <w:pPr>
        <w:spacing w:line="256" w:lineRule="auto"/>
        <w:rPr>
          <w:rFonts w:ascii="Times New Roman" w:hAnsi="Times New Roman" w:cs="Times New Roman"/>
          <w:sz w:val="24"/>
          <w:szCs w:val="24"/>
        </w:rPr>
      </w:pPr>
    </w:p>
    <w:p w14:paraId="51DFC7CA" w14:textId="77777777" w:rsidR="00613F2A" w:rsidRPr="00663896" w:rsidRDefault="00613F2A" w:rsidP="00613F2A">
      <w:pPr>
        <w:spacing w:line="256" w:lineRule="auto"/>
        <w:rPr>
          <w:rFonts w:ascii="Times New Roman" w:hAnsi="Times New Roman" w:cs="Times New Roman"/>
          <w:sz w:val="24"/>
          <w:szCs w:val="24"/>
        </w:rPr>
      </w:pPr>
      <w:r>
        <w:rPr>
          <w:noProof/>
        </w:rPr>
        <w:drawing>
          <wp:inline distT="0" distB="0" distL="0" distR="0" wp14:anchorId="73C4EA2D" wp14:editId="7A89A2AD">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100716B" w14:textId="05BB4A54" w:rsidR="00613F2A" w:rsidRDefault="00613F2A" w:rsidP="00613F2A">
      <w:pPr>
        <w:spacing w:line="256" w:lineRule="auto"/>
        <w:jc w:val="center"/>
        <w:rPr>
          <w:rFonts w:ascii="Times New Roman" w:hAnsi="Times New Roman" w:cs="Times New Roman"/>
          <w:sz w:val="24"/>
          <w:szCs w:val="24"/>
        </w:rPr>
      </w:pPr>
      <w:bookmarkStart w:id="39" w:name="_Ref11073838"/>
      <w:commentRangeStart w:id="40"/>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39"/>
      <w:r>
        <w:rPr>
          <w:rFonts w:ascii="Times New Roman" w:hAnsi="Times New Roman" w:cs="Times New Roman"/>
          <w:sz w:val="24"/>
          <w:szCs w:val="24"/>
        </w:rPr>
        <w:t>:</w:t>
      </w:r>
      <w:r w:rsidRPr="001A120D">
        <w:rPr>
          <w:rFonts w:ascii="Times New Roman" w:hAnsi="Times New Roman" w:cs="Times New Roman"/>
          <w:sz w:val="24"/>
          <w:szCs w:val="24"/>
        </w:rPr>
        <w:t xml:space="preserve"> </w:t>
      </w:r>
      <w:r w:rsidR="005C0F82">
        <w:rPr>
          <w:rFonts w:ascii="Times New Roman" w:hAnsi="Times New Roman" w:cs="Times New Roman"/>
          <w:sz w:val="24"/>
          <w:szCs w:val="24"/>
        </w:rPr>
        <w:t>PT</w:t>
      </w:r>
      <w:r>
        <w:rPr>
          <w:rFonts w:ascii="Times New Roman" w:hAnsi="Times New Roman" w:cs="Times New Roman"/>
          <w:sz w:val="24"/>
          <w:szCs w:val="24"/>
        </w:rPr>
        <w: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40"/>
      <w:r w:rsidR="005C0F82">
        <w:rPr>
          <w:rStyle w:val="CommentReference"/>
        </w:rPr>
        <w:commentReference w:id="40"/>
      </w:r>
    </w:p>
    <w:p w14:paraId="590BD1F6" w14:textId="77777777" w:rsidR="00613F2A" w:rsidRDefault="00613F2A" w:rsidP="00613F2A">
      <w:pPr>
        <w:pStyle w:val="TimesNewRoman"/>
        <w:keepNext/>
      </w:pPr>
      <w:r>
        <w:rPr>
          <w:noProof/>
        </w:rPr>
        <w:drawing>
          <wp:inline distT="0" distB="0" distL="0" distR="0" wp14:anchorId="3AD73EDE" wp14:editId="46297433">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582BE22" w14:textId="3F1D9A6D" w:rsidR="00613F2A" w:rsidRPr="00663896" w:rsidRDefault="00613F2A" w:rsidP="00613F2A">
      <w:pPr>
        <w:spacing w:line="256" w:lineRule="auto"/>
        <w:jc w:val="center"/>
        <w:rPr>
          <w:rFonts w:ascii="Times New Roman" w:hAnsi="Times New Roman" w:cs="Times New Roman"/>
          <w:sz w:val="24"/>
          <w:szCs w:val="24"/>
        </w:rPr>
      </w:pPr>
      <w:bookmarkStart w:id="41" w:name="_Ref16256335"/>
      <w:bookmarkStart w:id="42" w:name="_Ref25663231"/>
      <w:commentRangeStart w:id="43"/>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3</w:t>
      </w:r>
      <w:r w:rsidRPr="00663896">
        <w:rPr>
          <w:rFonts w:ascii="Times New Roman" w:hAnsi="Times New Roman" w:cs="Times New Roman"/>
          <w:sz w:val="24"/>
          <w:szCs w:val="24"/>
        </w:rPr>
        <w:fldChar w:fldCharType="end"/>
      </w:r>
      <w:bookmarkEnd w:id="41"/>
      <w:r>
        <w:rPr>
          <w:rFonts w:ascii="Times New Roman" w:hAnsi="Times New Roman" w:cs="Times New Roman"/>
          <w:sz w:val="24"/>
          <w:szCs w:val="24"/>
        </w:rPr>
        <w:t>:</w:t>
      </w:r>
      <w:r w:rsidR="007B087E">
        <w:rPr>
          <w:rFonts w:ascii="Times New Roman" w:hAnsi="Times New Roman" w:cs="Times New Roman"/>
          <w:sz w:val="24"/>
          <w:szCs w:val="24"/>
        </w:rPr>
        <w:t xml:space="preserve"> PT</w:t>
      </w:r>
      <w:r>
        <w:rPr>
          <w:rFonts w:ascii="Times New Roman" w:hAnsi="Times New Roman" w:cs="Times New Roman"/>
          <w:sz w:val="24"/>
          <w:szCs w:val="24"/>
        </w:rPr>
        <w: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42"/>
      <w:commentRangeEnd w:id="43"/>
      <w:r w:rsidR="007B087E">
        <w:rPr>
          <w:rStyle w:val="CommentReference"/>
        </w:rPr>
        <w:commentReference w:id="43"/>
      </w:r>
    </w:p>
    <w:p w14:paraId="13106F85" w14:textId="77777777" w:rsidR="00613F2A" w:rsidRPr="00613F2A" w:rsidRDefault="00613F2A" w:rsidP="00902B48">
      <w:pPr>
        <w:pStyle w:val="IndentTimesNewRoman"/>
        <w:ind w:firstLine="0"/>
      </w:pPr>
    </w:p>
    <w:p w14:paraId="3855C676" w14:textId="77777777" w:rsidR="00613F2A" w:rsidRDefault="00613F2A" w:rsidP="00902B48">
      <w:pPr>
        <w:pStyle w:val="IndentTimesNewRoman"/>
        <w:ind w:firstLine="0"/>
        <w:rPr>
          <w:b/>
        </w:rPr>
      </w:pPr>
    </w:p>
    <w:p w14:paraId="2A4B396F" w14:textId="53843BBF" w:rsidR="00591497" w:rsidRDefault="00770332" w:rsidP="00591497">
      <w:pPr>
        <w:pStyle w:val="TimesNewRoman"/>
        <w:jc w:val="both"/>
        <w:rPr>
          <w:moveTo w:id="44" w:author="Liu, Luyu" w:date="2019-11-27T17:20:00Z"/>
        </w:rPr>
      </w:pPr>
      <w:r>
        <w:rPr>
          <w:b/>
        </w:rPr>
        <w:lastRenderedPageBreak/>
        <w:t>Spatial patterns</w:t>
      </w:r>
      <w:r w:rsidR="007F135D">
        <w:t xml:space="preserve">.  </w:t>
      </w:r>
      <w:r w:rsidR="00654DF6">
        <w:t xml:space="preserve">The location of the bus stop within the route also influences the performance of a </w:t>
      </w:r>
      <w:r w:rsidR="00727092">
        <w:t xml:space="preserve">TPS.  </w:t>
      </w:r>
      <w:r w:rsidR="0040511B">
        <w:t>To illustrate this, we map the average wait time and risk of missing a bus</w:t>
      </w:r>
      <w:ins w:id="45" w:author="Liu, Luyu" w:date="2019-11-27T15:23:00Z">
        <w:r w:rsidR="00C4677A">
          <w:t xml:space="preserve"> for home locations </w:t>
        </w:r>
      </w:ins>
      <w:ins w:id="46" w:author="Liu, Luyu" w:date="2019-11-27T15:25:00Z">
        <w:r w:rsidR="003F1A27">
          <w:t>within</w:t>
        </w:r>
        <w:commentRangeStart w:id="47"/>
        <w:r w:rsidR="003F1A27">
          <w:t xml:space="preserve"> </w:t>
        </w:r>
        <w:commentRangeEnd w:id="47"/>
        <w:r w:rsidR="003F1A27">
          <w:rPr>
            <w:rStyle w:val="CommentReference"/>
            <w:rFonts w:asciiTheme="minorHAnsi" w:hAnsiTheme="minorHAnsi" w:cstheme="minorBidi"/>
          </w:rPr>
          <w:commentReference w:id="47"/>
        </w:r>
      </w:ins>
      <w:ins w:id="48" w:author="Liu, Luyu" w:date="2019-11-27T15:23:00Z">
        <w:r w:rsidR="00C4677A">
          <w:t xml:space="preserve">0 </w:t>
        </w:r>
      </w:ins>
      <w:ins w:id="49" w:author="Liu, Luyu" w:date="2019-11-27T15:24:00Z">
        <w:r w:rsidR="00C4677A">
          <w:t>–</w:t>
        </w:r>
      </w:ins>
      <w:ins w:id="50" w:author="Liu, Luyu" w:date="2019-11-27T15:23:00Z">
        <w:r w:rsidR="00C4677A">
          <w:t xml:space="preserve"> 9 </w:t>
        </w:r>
      </w:ins>
      <w:ins w:id="51" w:author="Liu, Luyu" w:date="2019-11-27T15:24:00Z">
        <w:r w:rsidR="00C4677A">
          <w:t>minutes (0 – 756 meters)</w:t>
        </w:r>
      </w:ins>
      <w:r w:rsidR="0040511B">
        <w:t xml:space="preserve"> </w:t>
      </w:r>
      <w:ins w:id="52" w:author="Liu, Luyu" w:date="2019-11-27T15:24:00Z">
        <w:r w:rsidR="00C4677A">
          <w:t>distance buffer of</w:t>
        </w:r>
      </w:ins>
      <w:del w:id="53" w:author="Liu, Luyu" w:date="2019-11-27T15:24:00Z">
        <w:r w:rsidR="00F216AE" w:rsidDel="00C4677A">
          <w:delText>for</w:delText>
        </w:r>
      </w:del>
      <w:r w:rsidR="0040511B">
        <w:t xml:space="preserve"> COTA bus route #2 heading from southwest to northeast, assuming users travel to their closest bus stop. </w:t>
      </w:r>
      <w:del w:id="54" w:author="Liu, Luyu" w:date="2019-11-27T15:24:00Z">
        <w:r w:rsidR="00C4677A" w:rsidDel="003F1A27">
          <w:delText>On</w:delText>
        </w:r>
        <w:r w:rsidR="00FF0162" w:rsidDel="003F1A27">
          <w:delText xml:space="preserve"> the map, the circle represents</w:delText>
        </w:r>
        <w:r w:rsidR="00C4677A" w:rsidDel="003F1A27">
          <w:delText xml:space="preserve"> 0 -</w:delText>
        </w:r>
        <w:r w:rsidR="00FF0162" w:rsidDel="003F1A27">
          <w:delText xml:space="preserve"> 9 minutes (</w:delText>
        </w:r>
        <w:r w:rsidR="00C4677A" w:rsidDel="003F1A27">
          <w:delText xml:space="preserve">0 - </w:delText>
        </w:r>
        <w:r w:rsidR="00FF0162" w:rsidDel="003F1A27">
          <w:delText xml:space="preserve">756 meters) </w:delText>
        </w:r>
        <w:r w:rsidR="00C4677A" w:rsidDel="003F1A27">
          <w:delText xml:space="preserve">walking </w:delText>
        </w:r>
        <w:r w:rsidR="00FF0162" w:rsidDel="003F1A27">
          <w:delText xml:space="preserve">from the stop in the center. </w:delText>
        </w:r>
        <w:r w:rsidR="0040511B" w:rsidDel="003F1A27">
          <w:delText xml:space="preserve">  </w:delText>
        </w:r>
      </w:del>
      <w:r w:rsidR="00727092">
        <w:fldChar w:fldCharType="begin"/>
      </w:r>
      <w:r w:rsidR="00727092">
        <w:instrText xml:space="preserve"> REF _Ref16256385 \h  \* MERGEFORMAT </w:instrText>
      </w:r>
      <w:r w:rsidR="00727092">
        <w:fldChar w:fldCharType="separate"/>
      </w:r>
      <w:ins w:id="55" w:author="Liu, Luyu" w:date="2019-11-27T17:22:00Z">
        <w:r w:rsidR="004C0488" w:rsidRPr="004743C5">
          <w:t xml:space="preserve">Figure </w:t>
        </w:r>
        <w:r w:rsidR="004C0488">
          <w:rPr>
            <w:noProof/>
          </w:rPr>
          <w:t>14</w:t>
        </w:r>
      </w:ins>
      <w:del w:id="56" w:author="Liu, Luyu" w:date="2019-11-27T17:22:00Z">
        <w:r w:rsidR="00727092" w:rsidRPr="004743C5" w:rsidDel="004C0488">
          <w:delText xml:space="preserve">Figure </w:delText>
        </w:r>
        <w:r w:rsidR="00727092" w:rsidDel="004C0488">
          <w:rPr>
            <w:noProof/>
          </w:rPr>
          <w:delText>14</w:delText>
        </w:r>
      </w:del>
      <w:r w:rsidR="00727092">
        <w:fldChar w:fldCharType="end"/>
      </w:r>
      <w:r w:rsidR="00727092">
        <w:t xml:space="preserve"> and </w:t>
      </w:r>
      <w:r w:rsidR="00727092">
        <w:fldChar w:fldCharType="begin"/>
      </w:r>
      <w:r w:rsidR="00727092">
        <w:instrText xml:space="preserve"> REF _Ref16256137 \h  \* MERGEFORMAT </w:instrText>
      </w:r>
      <w:r w:rsidR="00727092">
        <w:fldChar w:fldCharType="separate"/>
      </w:r>
      <w:ins w:id="57" w:author="Liu, Luyu" w:date="2019-11-27T17:22:00Z">
        <w:r w:rsidR="004C0488" w:rsidRPr="00530F4C">
          <w:t xml:space="preserve">Figure </w:t>
        </w:r>
        <w:r w:rsidR="004C0488">
          <w:rPr>
            <w:noProof/>
          </w:rPr>
          <w:t>15</w:t>
        </w:r>
      </w:ins>
      <w:del w:id="58" w:author="Liu, Luyu" w:date="2019-11-27T17:22:00Z">
        <w:r w:rsidR="00727092" w:rsidRPr="00530F4C" w:rsidDel="004C0488">
          <w:delText xml:space="preserve">Figure </w:delText>
        </w:r>
        <w:r w:rsidR="00727092" w:rsidDel="004C0488">
          <w:rPr>
            <w:noProof/>
          </w:rPr>
          <w:delText>15</w:delText>
        </w:r>
      </w:del>
      <w:r w:rsidR="00727092">
        <w:fldChar w:fldCharType="end"/>
      </w:r>
      <w:r w:rsidR="00727092">
        <w:t xml:space="preserve"> shows spatial pattern of waiting time and risk (respectively) for the AT, ST, ET, and GT</w:t>
      </w:r>
      <w:r w:rsidR="0040511B">
        <w:t xml:space="preserve"> strategies.  </w:t>
      </w:r>
      <w:r w:rsidR="00727092">
        <w:t>These results confirm the waiting times are sensitive to the change in the headways</w:t>
      </w:r>
      <w:r w:rsidR="009F1880">
        <w:t xml:space="preserve"> (indicated by red ovals in the figures)</w:t>
      </w:r>
      <w:r w:rsidR="00727092">
        <w:t>: with longer headways comes longer waiting times (</w:t>
      </w:r>
      <w:r w:rsidR="00727092">
        <w:fldChar w:fldCharType="begin"/>
      </w:r>
      <w:r w:rsidR="00727092">
        <w:instrText xml:space="preserve"> REF _Ref16256385 \h </w:instrText>
      </w:r>
      <w:r w:rsidR="00727092">
        <w:fldChar w:fldCharType="separate"/>
      </w:r>
      <w:ins w:id="59" w:author="Liu, Luyu" w:date="2019-11-27T17:22:00Z">
        <w:r w:rsidR="004C0488" w:rsidRPr="004743C5">
          <w:t xml:space="preserve">Figure </w:t>
        </w:r>
        <w:r w:rsidR="004C0488">
          <w:rPr>
            <w:noProof/>
          </w:rPr>
          <w:t>14</w:t>
        </w:r>
      </w:ins>
      <w:del w:id="60" w:author="Liu, Luyu" w:date="2019-11-27T17:22:00Z">
        <w:r w:rsidR="0040511B" w:rsidRPr="004743C5" w:rsidDel="004C0488">
          <w:delText xml:space="preserve">Figure </w:delText>
        </w:r>
        <w:r w:rsidR="0040511B" w:rsidDel="004C0488">
          <w:rPr>
            <w:noProof/>
          </w:rPr>
          <w:delText>14</w:delText>
        </w:r>
      </w:del>
      <w:r w:rsidR="00727092">
        <w:fldChar w:fldCharType="end"/>
      </w:r>
      <w:r w:rsidR="00727092">
        <w:t xml:space="preserve">). </w:t>
      </w:r>
      <w:r w:rsidR="009F1880">
        <w:t xml:space="preserve"> </w:t>
      </w:r>
      <w:ins w:id="61" w:author="Liu, Luyu" w:date="2019-11-27T17:21:00Z">
        <w:r w:rsidR="00122355">
          <w:t xml:space="preserve"> </w:t>
        </w:r>
      </w:ins>
      <w:del w:id="62" w:author="Liu, Luyu" w:date="2019-11-27T17:21:00Z">
        <w:r w:rsidR="009F1880" w:rsidDel="00122355">
          <w:delText xml:space="preserve"> </w:delText>
        </w:r>
      </w:del>
      <w:r w:rsidR="009F1880">
        <w:t>In contrast, the risk of missing a bus does not increase dramatically with differences in headway frequency (</w:t>
      </w:r>
      <w:r w:rsidR="009F1880">
        <w:fldChar w:fldCharType="begin"/>
      </w:r>
      <w:r w:rsidR="009F1880">
        <w:instrText xml:space="preserve"> REF _Ref16256137 \h </w:instrText>
      </w:r>
      <w:r w:rsidR="009F1880">
        <w:fldChar w:fldCharType="separate"/>
      </w:r>
      <w:ins w:id="63" w:author="Liu, Luyu" w:date="2019-11-27T17:22:00Z">
        <w:r w:rsidR="004C0488" w:rsidRPr="00530F4C">
          <w:t xml:space="preserve">Figure </w:t>
        </w:r>
        <w:r w:rsidR="004C0488">
          <w:rPr>
            <w:noProof/>
          </w:rPr>
          <w:t>15</w:t>
        </w:r>
      </w:ins>
      <w:del w:id="64" w:author="Liu, Luyu" w:date="2019-11-27T17:22:00Z">
        <w:r w:rsidR="009F1880" w:rsidRPr="00530F4C" w:rsidDel="004C0488">
          <w:delText xml:space="preserve">Figure </w:delText>
        </w:r>
        <w:r w:rsidR="009F1880" w:rsidDel="004C0488">
          <w:rPr>
            <w:noProof/>
          </w:rPr>
          <w:delText>15</w:delText>
        </w:r>
      </w:del>
      <w:r w:rsidR="009F1880">
        <w:fldChar w:fldCharType="end"/>
      </w:r>
      <w:r w:rsidR="009F1880">
        <w:t>).</w:t>
      </w:r>
      <w:del w:id="65" w:author="Liu, Luyu" w:date="2019-11-27T17:21:00Z">
        <w:r w:rsidR="0016636C" w:rsidDel="00591497">
          <w:delText xml:space="preserve"> </w:delText>
        </w:r>
      </w:del>
      <w:moveToRangeStart w:id="66" w:author="Liu, Luyu" w:date="2019-11-27T17:20:00Z" w:name="move25767660"/>
      <w:moveTo w:id="67" w:author="Liu, Luyu" w:date="2019-11-27T17:20:00Z">
        <w:del w:id="68" w:author="Liu, Luyu" w:date="2019-11-27T17:21:00Z">
          <w:r w:rsidR="00591497" w:rsidDel="00591497">
            <w:delText>In conclusion, too large (risk-averse) or too small (risk-seeking) buffers all impair the effectiveness of PT optimal, but too small buffers will especially result in desynchronization and suffer more waiting time</w:delText>
          </w:r>
          <w:r w:rsidR="00591497" w:rsidDel="00591497">
            <w:rPr>
              <w:rStyle w:val="CommentReference"/>
              <w:rFonts w:asciiTheme="minorHAnsi" w:hAnsiTheme="minorHAnsi" w:cstheme="minorBidi"/>
            </w:rPr>
            <w:commentReference w:id="69"/>
          </w:r>
          <w:r w:rsidR="00591497" w:rsidDel="00591497">
            <w:delText>.</w:delText>
          </w:r>
          <w:r w:rsidR="00591497" w:rsidRPr="00F95BDB" w:rsidDel="00591497">
            <w:delText xml:space="preserve"> </w:delText>
          </w:r>
        </w:del>
      </w:moveTo>
    </w:p>
    <w:moveToRangeEnd w:id="66"/>
    <w:p w14:paraId="4C22EFAE" w14:textId="20490CD2" w:rsidR="00727092" w:rsidRDefault="0016636C" w:rsidP="00727092">
      <w:pPr>
        <w:pStyle w:val="IndentTimesNewRoman"/>
        <w:ind w:firstLine="0"/>
        <w:jc w:val="both"/>
      </w:pPr>
      <w:del w:id="70" w:author="Liu, Luyu" w:date="2019-11-27T15:56:00Z">
        <w:r w:rsidDel="00FB2BC3">
          <w:delText xml:space="preserve">      </w:delText>
        </w:r>
        <w:r w:rsidR="009F1880" w:rsidDel="00FB2BC3">
          <w:delText xml:space="preserve"> </w:delText>
        </w:r>
      </w:del>
    </w:p>
    <w:p w14:paraId="47513EC0" w14:textId="77777777" w:rsidR="0040511B" w:rsidRPr="005F6743" w:rsidRDefault="0040511B" w:rsidP="00727092">
      <w:pPr>
        <w:pStyle w:val="IndentTimesNewRoman"/>
        <w:ind w:firstLine="0"/>
        <w:jc w:val="both"/>
      </w:pPr>
    </w:p>
    <w:p w14:paraId="7351CFB5" w14:textId="77777777" w:rsidR="00727092" w:rsidRDefault="00727092" w:rsidP="00727092">
      <w:pPr>
        <w:pStyle w:val="IndentTimesNewRoman"/>
        <w:keepNext/>
        <w:ind w:firstLine="0"/>
        <w:jc w:val="center"/>
      </w:pPr>
      <w:r>
        <w:rPr>
          <w:noProof/>
        </w:rPr>
        <w:drawing>
          <wp:inline distT="0" distB="0" distL="0" distR="0" wp14:anchorId="359B614F" wp14:editId="3B678687">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49A495E" w14:textId="7B200292" w:rsidR="00727092" w:rsidRPr="006E112A" w:rsidRDefault="00727092" w:rsidP="00727092">
      <w:pPr>
        <w:spacing w:line="256" w:lineRule="auto"/>
        <w:jc w:val="center"/>
        <w:rPr>
          <w:rFonts w:ascii="Times New Roman" w:hAnsi="Times New Roman" w:cs="Times New Roman"/>
          <w:sz w:val="24"/>
          <w:szCs w:val="24"/>
        </w:rPr>
      </w:pPr>
      <w:bookmarkStart w:id="71" w:name="_Ref16256385"/>
      <w:bookmarkStart w:id="72" w:name="_Ref16256378"/>
      <w:commentRangeStart w:id="73"/>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4C0488">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71"/>
      <w:r>
        <w:rPr>
          <w:rFonts w:ascii="Times New Roman" w:hAnsi="Times New Roman" w:cs="Times New Roman"/>
          <w:sz w:val="24"/>
          <w:szCs w:val="24"/>
        </w:rPr>
        <w:t>:</w:t>
      </w:r>
      <w:r w:rsidRPr="004743C5">
        <w:rPr>
          <w:rFonts w:ascii="Times New Roman" w:hAnsi="Times New Roman" w:cs="Times New Roman"/>
          <w:sz w:val="24"/>
          <w:szCs w:val="24"/>
        </w:rPr>
        <w:t xml:space="preserve"> </w:t>
      </w:r>
      <w:del w:id="74" w:author="Liu, Luyu" w:date="2019-11-27T16:02:00Z">
        <w:r w:rsidDel="00FB2BC3">
          <w:rPr>
            <w:rFonts w:ascii="Times New Roman" w:hAnsi="Times New Roman" w:cs="Times New Roman"/>
            <w:sz w:val="24"/>
            <w:szCs w:val="24"/>
          </w:rPr>
          <w:delText>A</w:delText>
        </w:r>
      </w:del>
      <w:ins w:id="75" w:author="Liu, Luyu" w:date="2019-11-27T16:02:00Z">
        <w:r w:rsidR="00FB2BC3">
          <w:rPr>
            <w:rFonts w:ascii="Times New Roman" w:hAnsi="Times New Roman" w:cs="Times New Roman"/>
            <w:sz w:val="24"/>
            <w:szCs w:val="24"/>
          </w:rPr>
          <w:t>G</w:t>
        </w:r>
      </w:ins>
      <w:r>
        <w:rPr>
          <w:rFonts w:ascii="Times New Roman" w:hAnsi="Times New Roman" w:cs="Times New Roman"/>
          <w:sz w:val="24"/>
          <w:szCs w:val="24"/>
        </w:rPr>
        <w:t>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del w:id="76" w:author="Liu, Luyu" w:date="2019-11-27T16:02:00Z">
        <w:r w:rsidDel="00FB2BC3">
          <w:rPr>
            <w:rFonts w:ascii="Times New Roman" w:hAnsi="Times New Roman" w:cs="Times New Roman"/>
            <w:sz w:val="24"/>
            <w:szCs w:val="24"/>
          </w:rPr>
          <w:delText xml:space="preserve">GT </w:delText>
        </w:r>
      </w:del>
      <w:ins w:id="77" w:author="Liu, Luyu" w:date="2019-11-27T16:02:00Z">
        <w:r w:rsidR="00FB2BC3">
          <w:rPr>
            <w:rFonts w:ascii="Times New Roman" w:hAnsi="Times New Roman" w:cs="Times New Roman"/>
            <w:sz w:val="24"/>
            <w:szCs w:val="24"/>
          </w:rPr>
          <w:t xml:space="preserve">AT </w:t>
        </w:r>
      </w:ins>
      <w:r>
        <w:rPr>
          <w:rFonts w:ascii="Times New Roman" w:hAnsi="Times New Roman" w:cs="Times New Roman"/>
          <w:sz w:val="24"/>
          <w:szCs w:val="24"/>
        </w:rPr>
        <w:t xml:space="preserve">(bottom right) </w:t>
      </w:r>
      <w:r w:rsidRPr="006E112A">
        <w:rPr>
          <w:rFonts w:ascii="Times New Roman" w:hAnsi="Times New Roman" w:cs="Times New Roman"/>
          <w:sz w:val="24"/>
          <w:szCs w:val="24"/>
        </w:rPr>
        <w:t>waiting time pattern</w:t>
      </w:r>
      <w:bookmarkEnd w:id="72"/>
      <w:r w:rsidRPr="006E112A">
        <w:rPr>
          <w:rFonts w:ascii="Times New Roman" w:hAnsi="Times New Roman" w:cs="Times New Roman"/>
          <w:sz w:val="24"/>
          <w:szCs w:val="24"/>
        </w:rPr>
        <w:t xml:space="preserve"> </w:t>
      </w:r>
      <w:commentRangeEnd w:id="73"/>
      <w:r w:rsidR="009F1880">
        <w:rPr>
          <w:rStyle w:val="CommentReference"/>
        </w:rPr>
        <w:commentReference w:id="73"/>
      </w:r>
    </w:p>
    <w:p w14:paraId="4DFD634E" w14:textId="77777777" w:rsidR="00727092" w:rsidRDefault="00727092" w:rsidP="00727092">
      <w:pPr>
        <w:pStyle w:val="Italic"/>
        <w:ind w:firstLine="0"/>
        <w:rPr>
          <w:b/>
          <w:i w:val="0"/>
          <w:iCs/>
        </w:rPr>
      </w:pPr>
    </w:p>
    <w:p w14:paraId="0CD77E1B" w14:textId="77777777" w:rsidR="00727092" w:rsidRDefault="00727092" w:rsidP="00727092">
      <w:pPr>
        <w:keepNext/>
        <w:spacing w:line="256" w:lineRule="auto"/>
        <w:jc w:val="center"/>
      </w:pPr>
      <w:r>
        <w:rPr>
          <w:noProof/>
        </w:rPr>
        <w:lastRenderedPageBreak/>
        <w:drawing>
          <wp:inline distT="0" distB="0" distL="0" distR="0" wp14:anchorId="47E17DB2" wp14:editId="4A95E39D">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420D9252" w14:textId="2CA98CF3" w:rsidR="00727092" w:rsidRPr="006E112A" w:rsidRDefault="00727092" w:rsidP="00727092">
      <w:pPr>
        <w:spacing w:line="256" w:lineRule="auto"/>
        <w:jc w:val="center"/>
        <w:rPr>
          <w:rFonts w:ascii="Times New Roman" w:hAnsi="Times New Roman" w:cs="Times New Roman"/>
          <w:sz w:val="24"/>
          <w:szCs w:val="24"/>
        </w:rPr>
      </w:pPr>
      <w:bookmarkStart w:id="78" w:name="_Ref16256137"/>
      <w:commentRangeStart w:id="79"/>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4C0488">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78"/>
      <w:r>
        <w:rPr>
          <w:rFonts w:ascii="Times New Roman" w:hAnsi="Times New Roman" w:cs="Times New Roman"/>
          <w:sz w:val="24"/>
          <w:szCs w:val="24"/>
        </w:rPr>
        <w:t>:</w:t>
      </w:r>
      <w:r w:rsidRPr="00D4298B">
        <w:rPr>
          <w:rFonts w:ascii="Times New Roman" w:hAnsi="Times New Roman" w:cs="Times New Roman"/>
          <w:sz w:val="24"/>
          <w:szCs w:val="24"/>
        </w:rPr>
        <w:t xml:space="preserve"> </w:t>
      </w:r>
      <w:del w:id="80" w:author="Liu, Luyu" w:date="2019-11-27T16:06:00Z">
        <w:r w:rsidDel="00C24854">
          <w:rPr>
            <w:rFonts w:ascii="Times New Roman" w:hAnsi="Times New Roman" w:cs="Times New Roman"/>
            <w:sz w:val="24"/>
            <w:szCs w:val="24"/>
          </w:rPr>
          <w:delText>ST</w:delText>
        </w:r>
        <w:r w:rsidRPr="00530F4C" w:rsidDel="00C24854">
          <w:rPr>
            <w:rFonts w:ascii="Times New Roman" w:hAnsi="Times New Roman" w:cs="Times New Roman"/>
            <w:sz w:val="24"/>
            <w:szCs w:val="24"/>
          </w:rPr>
          <w:delText xml:space="preserve"> </w:delText>
        </w:r>
      </w:del>
      <w:ins w:id="81" w:author="Liu, Luyu" w:date="2019-11-27T16:06:00Z">
        <w:r w:rsidR="00C24854">
          <w:rPr>
            <w:rFonts w:ascii="Times New Roman" w:hAnsi="Times New Roman" w:cs="Times New Roman"/>
            <w:sz w:val="24"/>
            <w:szCs w:val="24"/>
          </w:rPr>
          <w:t>GT</w:t>
        </w:r>
        <w:r w:rsidR="00C24854" w:rsidRPr="00530F4C">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del w:id="82" w:author="Liu, Luyu" w:date="2019-11-27T16:06:00Z">
        <w:r w:rsidDel="00C24854">
          <w:rPr>
            <w:rFonts w:ascii="Times New Roman" w:hAnsi="Times New Roman" w:cs="Times New Roman"/>
            <w:sz w:val="24"/>
            <w:szCs w:val="24"/>
          </w:rPr>
          <w:delText xml:space="preserve">ET </w:delText>
        </w:r>
      </w:del>
      <w:ins w:id="83" w:author="Liu, Luyu" w:date="2019-11-27T16:06:00Z">
        <w:r w:rsidR="00C24854">
          <w:rPr>
            <w:rFonts w:ascii="Times New Roman" w:hAnsi="Times New Roman" w:cs="Times New Roman"/>
            <w:sz w:val="24"/>
            <w:szCs w:val="24"/>
          </w:rPr>
          <w:t xml:space="preserve">ST </w:t>
        </w:r>
      </w:ins>
      <w:del w:id="84" w:author="Liu, Luyu" w:date="2019-11-27T16:06:00Z">
        <w:r w:rsidDel="00C24854">
          <w:rPr>
            <w:rFonts w:ascii="Times New Roman" w:hAnsi="Times New Roman" w:cs="Times New Roman"/>
            <w:sz w:val="24"/>
            <w:szCs w:val="24"/>
          </w:rPr>
          <w:delText>with memory</w:delText>
        </w:r>
        <w:r w:rsidRPr="006E112A" w:rsidDel="00C24854">
          <w:rPr>
            <w:rFonts w:ascii="Times New Roman" w:hAnsi="Times New Roman" w:cs="Times New Roman"/>
            <w:sz w:val="24"/>
            <w:szCs w:val="24"/>
          </w:rPr>
          <w:delText xml:space="preserve"> </w:delText>
        </w:r>
      </w:del>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del w:id="85" w:author="Liu, Luyu" w:date="2019-11-27T16:06:00Z">
        <w:r w:rsidDel="00C24854">
          <w:rPr>
            <w:rFonts w:ascii="Times New Roman" w:hAnsi="Times New Roman" w:cs="Times New Roman"/>
            <w:sz w:val="24"/>
            <w:szCs w:val="24"/>
          </w:rPr>
          <w:delText>GT</w:delText>
        </w:r>
        <w:r w:rsidRPr="006E112A" w:rsidDel="00C24854">
          <w:rPr>
            <w:rFonts w:ascii="Times New Roman" w:hAnsi="Times New Roman" w:cs="Times New Roman"/>
            <w:sz w:val="24"/>
            <w:szCs w:val="24"/>
          </w:rPr>
          <w:delText xml:space="preserve"> </w:delText>
        </w:r>
      </w:del>
      <w:ins w:id="86" w:author="Liu, Luyu" w:date="2019-11-27T16:06:00Z">
        <w:r w:rsidR="00C24854">
          <w:rPr>
            <w:rFonts w:ascii="Times New Roman" w:hAnsi="Times New Roman" w:cs="Times New Roman"/>
            <w:sz w:val="24"/>
            <w:szCs w:val="24"/>
          </w:rPr>
          <w:t>ET</w:t>
        </w:r>
        <w:r w:rsidR="00C24854" w:rsidRPr="006E112A">
          <w:rPr>
            <w:rFonts w:ascii="Times New Roman" w:hAnsi="Times New Roman" w:cs="Times New Roman"/>
            <w:sz w:val="24"/>
            <w:szCs w:val="24"/>
          </w:rPr>
          <w:t xml:space="preserve"> </w:t>
        </w:r>
      </w:ins>
      <w:r w:rsidRPr="006E112A">
        <w:rPr>
          <w:rFonts w:ascii="Times New Roman" w:hAnsi="Times New Roman" w:cs="Times New Roman"/>
          <w:sz w:val="24"/>
          <w:szCs w:val="24"/>
        </w:rPr>
        <w:t xml:space="preserve">(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79"/>
      <w:r w:rsidR="009F1880">
        <w:rPr>
          <w:rStyle w:val="CommentReference"/>
        </w:rPr>
        <w:commentReference w:id="79"/>
      </w:r>
    </w:p>
    <w:p w14:paraId="1DB33CB1" w14:textId="77777777" w:rsidR="00727092" w:rsidRDefault="00727092" w:rsidP="00727092">
      <w:pPr>
        <w:spacing w:line="256" w:lineRule="auto"/>
        <w:rPr>
          <w:rFonts w:ascii="Times New Roman" w:hAnsi="Times New Roman" w:cs="Times New Roman"/>
          <w:sz w:val="24"/>
          <w:szCs w:val="24"/>
        </w:rPr>
      </w:pPr>
    </w:p>
    <w:p w14:paraId="18F7AB33" w14:textId="4F7E8D34" w:rsidR="00BB3EC7" w:rsidRPr="00B942D8" w:rsidRDefault="00BB3EC7">
      <w:pPr>
        <w:pStyle w:val="IndentTimesNewRoman"/>
        <w:jc w:val="both"/>
        <w:pPrChange w:id="87" w:author="Liu, Luyu" w:date="2019-11-27T17:20:00Z">
          <w:pPr>
            <w:pStyle w:val="IndentTimesNewRoman"/>
            <w:ind w:firstLine="0"/>
            <w:jc w:val="both"/>
          </w:pPr>
        </w:pPrChange>
      </w:pPr>
      <w:r>
        <w:fldChar w:fldCharType="begin"/>
      </w:r>
      <w:r>
        <w:instrText xml:space="preserve"> REF _Ref16256046 \h </w:instrText>
      </w:r>
      <w:r w:rsidR="00654DF6">
        <w:instrText xml:space="preserve"> \* MERGEFORMAT </w:instrText>
      </w:r>
      <w:r>
        <w:fldChar w:fldCharType="separate"/>
      </w:r>
      <w:ins w:id="88" w:author="Liu, Luyu" w:date="2019-11-27T17:22:00Z">
        <w:r w:rsidR="004C0488">
          <w:t xml:space="preserve">Figure </w:t>
        </w:r>
        <w:r w:rsidR="004C0488">
          <w:rPr>
            <w:noProof/>
          </w:rPr>
          <w:t>16</w:t>
        </w:r>
      </w:ins>
      <w:del w:id="89" w:author="Liu, Luyu" w:date="2019-11-27T17:22:00Z">
        <w:r w:rsidR="00654DF6" w:rsidDel="004C0488">
          <w:delText xml:space="preserve">Figure </w:delText>
        </w:r>
        <w:r w:rsidR="00654DF6" w:rsidDel="004C0488">
          <w:rPr>
            <w:noProof/>
          </w:rPr>
          <w:delText>14</w:delText>
        </w:r>
      </w:del>
      <w:r>
        <w:fldChar w:fldCharType="end"/>
      </w:r>
      <w:r>
        <w:t xml:space="preserve"> shows </w:t>
      </w:r>
      <w:r w:rsidR="0016636C">
        <w:t xml:space="preserve">the </w:t>
      </w:r>
      <w:r>
        <w:t xml:space="preserve">average waiting time and risk </w:t>
      </w:r>
      <w:r w:rsidR="0016636C">
        <w:t>across space for the PT strategy</w:t>
      </w:r>
      <w:r w:rsidRPr="00745341">
        <w:t>.</w:t>
      </w:r>
      <w:r>
        <w:t xml:space="preserve"> </w:t>
      </w:r>
      <w:r w:rsidRPr="005238B9">
        <w:rPr>
          <w:rStyle w:val="TimesNewRomanChar"/>
        </w:rPr>
        <w:t xml:space="preserve">Noticeably, there are two significant clusters </w:t>
      </w:r>
      <w:r w:rsidR="00364356">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sidR="00654DF6">
        <w:rPr>
          <w:rStyle w:val="TimesNewRomanChar"/>
        </w:rPr>
        <w:t xml:space="preserve">for </w:t>
      </w:r>
      <w:r>
        <w:rPr>
          <w:rStyle w:val="TimesNewRomanChar"/>
        </w:rPr>
        <w:t xml:space="preserve">standard </w:t>
      </w:r>
      <w:r w:rsidR="00654DF6">
        <w:rPr>
          <w:rStyle w:val="TimesNewRomanChar"/>
        </w:rPr>
        <w:t xml:space="preserve">headway service (indicated by a blue oval) and </w:t>
      </w:r>
      <w:r>
        <w:rPr>
          <w:rStyle w:val="TimesNewRomanChar"/>
        </w:rPr>
        <w:t xml:space="preserve">frequent </w:t>
      </w:r>
      <w:r w:rsidR="00654DF6">
        <w:rPr>
          <w:rStyle w:val="TimesNewRomanChar"/>
        </w:rPr>
        <w:t>headway service (indicated by the red oval).  These clusters o</w:t>
      </w:r>
      <w:r w:rsidR="00364356">
        <w:rPr>
          <w:rStyle w:val="TimesNewRomanChar"/>
        </w:rPr>
        <w:t>ccur b</w:t>
      </w:r>
      <w:r>
        <w:t xml:space="preserve">ecause real-time information will not be available for these stops until the bus leaves the originating stop. By the time the real-time information is updated, the user </w:t>
      </w:r>
      <w:r w:rsidR="00364356">
        <w:t>has likely missed the bus</w:t>
      </w:r>
      <w:r>
        <w:t xml:space="preserve">. Consequently, </w:t>
      </w:r>
      <w:r w:rsidR="00364356">
        <w:t xml:space="preserve">PT insurance </w:t>
      </w:r>
      <w:r>
        <w:t>buffer will not help improve the missed risk of such trips since</w:t>
      </w:r>
      <w:r w:rsidR="00364356">
        <w:t xml:space="preserve"> its </w:t>
      </w:r>
      <w:r>
        <w:t>effectiveness depends on accessible RTI. Meanwhile, users who live far from the stop will have higher missed risk and will consequently suffer from even more waiting time.</w:t>
      </w:r>
      <w:r w:rsidRPr="00142817">
        <w:t xml:space="preserve"> </w:t>
      </w:r>
      <w:r w:rsidR="00364356">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 xml:space="preserve">vulnerable and may be </w:t>
      </w:r>
      <w:r w:rsidR="00364356">
        <w:t xml:space="preserve">structurally unable to utilize </w:t>
      </w:r>
      <w:r>
        <w:t>real-time information.</w:t>
      </w:r>
    </w:p>
    <w:p w14:paraId="706F94F9" w14:textId="77777777" w:rsidR="00BB3EC7" w:rsidRDefault="00BB3EC7">
      <w:pPr>
        <w:keepNext/>
        <w:spacing w:line="256" w:lineRule="auto"/>
        <w:jc w:val="center"/>
        <w:pPrChange w:id="90" w:author="Liu, Luyu" w:date="2019-11-27T16:14:00Z">
          <w:pPr>
            <w:keepNext/>
            <w:spacing w:line="256" w:lineRule="auto"/>
          </w:pPr>
        </w:pPrChange>
      </w:pPr>
      <w:r>
        <w:rPr>
          <w:noProof/>
        </w:rPr>
        <w:lastRenderedPageBreak/>
        <w:drawing>
          <wp:inline distT="0" distB="0" distL="0" distR="0" wp14:anchorId="04F92E14" wp14:editId="74E56725">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03B2FF4F" w14:textId="51581077" w:rsidR="00BB3EC7" w:rsidRDefault="00BB3EC7" w:rsidP="00BB3EC7">
      <w:pPr>
        <w:pStyle w:val="TimesNewRoman"/>
        <w:jc w:val="center"/>
      </w:pPr>
      <w:bookmarkStart w:id="91" w:name="_Ref16256046"/>
      <w:commentRangeStart w:id="92"/>
      <w:r>
        <w:t xml:space="preserve">Figure </w:t>
      </w:r>
      <w:r w:rsidR="00362715">
        <w:fldChar w:fldCharType="begin"/>
      </w:r>
      <w:r w:rsidR="00362715">
        <w:instrText xml:space="preserve"> SEQ Figure \* ARABIC </w:instrText>
      </w:r>
      <w:r w:rsidR="00362715">
        <w:fldChar w:fldCharType="separate"/>
      </w:r>
      <w:ins w:id="93" w:author="Liu, Luyu" w:date="2019-11-27T17:22:00Z">
        <w:r w:rsidR="004C0488">
          <w:rPr>
            <w:noProof/>
          </w:rPr>
          <w:t>16</w:t>
        </w:r>
      </w:ins>
      <w:del w:id="94" w:author="Liu, Luyu" w:date="2019-11-27T17:22:00Z">
        <w:r w:rsidR="00654DF6" w:rsidDel="004C0488">
          <w:rPr>
            <w:noProof/>
          </w:rPr>
          <w:delText>14</w:delText>
        </w:r>
      </w:del>
      <w:r w:rsidR="00362715">
        <w:rPr>
          <w:noProof/>
        </w:rPr>
        <w:fldChar w:fldCharType="end"/>
      </w:r>
      <w:bookmarkEnd w:id="91"/>
      <w:r w:rsidR="00AA2619">
        <w:rPr>
          <w:noProof/>
        </w:rPr>
        <w:t>:</w:t>
      </w:r>
      <w:r>
        <w:t xml:space="preserve"> PT </w:t>
      </w:r>
      <w:r w:rsidR="0040511B">
        <w:t>average wait</w:t>
      </w:r>
      <w:r>
        <w:t xml:space="preserve"> time </w:t>
      </w:r>
      <w:r w:rsidR="00654DF6">
        <w:t xml:space="preserve">(left side) and risk of missing a bus (right side) </w:t>
      </w:r>
      <w:r>
        <w:t>COTA bus route No. 2 from Southeast</w:t>
      </w:r>
      <w:r w:rsidRPr="005203AB">
        <w:t xml:space="preserve"> </w:t>
      </w:r>
      <w:r>
        <w:t>to Northwest.</w:t>
      </w:r>
      <w:commentRangeEnd w:id="92"/>
      <w:r w:rsidR="00654DF6">
        <w:rPr>
          <w:rStyle w:val="CommentReference"/>
          <w:rFonts w:asciiTheme="minorHAnsi" w:hAnsiTheme="minorHAnsi" w:cstheme="minorBidi"/>
        </w:rPr>
        <w:commentReference w:id="92"/>
      </w:r>
    </w:p>
    <w:p w14:paraId="583E8D96" w14:textId="083C9F06" w:rsidR="004C0488" w:rsidRDefault="004C0488" w:rsidP="0016636C">
      <w:pPr>
        <w:pStyle w:val="TimesNewRoman"/>
        <w:jc w:val="both"/>
        <w:rPr>
          <w:ins w:id="95" w:author="Liu, Luyu" w:date="2019-11-27T20:56:00Z"/>
          <w:b/>
        </w:rPr>
      </w:pPr>
    </w:p>
    <w:p w14:paraId="18AD5E02" w14:textId="77777777" w:rsidR="00E5090F" w:rsidRDefault="00E5090F" w:rsidP="0016636C">
      <w:pPr>
        <w:pStyle w:val="TimesNewRoman"/>
        <w:jc w:val="both"/>
        <w:rPr>
          <w:ins w:id="96" w:author="Liu, Luyu" w:date="2019-11-27T17:23:00Z"/>
          <w:b/>
        </w:rPr>
      </w:pPr>
    </w:p>
    <w:p w14:paraId="7CFFB3CE" w14:textId="1C47B8E5" w:rsidR="00E5090F" w:rsidRDefault="0038416A" w:rsidP="00F96710">
      <w:pPr>
        <w:pStyle w:val="TimesNewRoman"/>
        <w:jc w:val="both"/>
        <w:rPr>
          <w:ins w:id="97" w:author="Liu, Luyu" w:date="2019-11-27T21:00:00Z"/>
        </w:rPr>
      </w:pPr>
      <w:r>
        <w:rPr>
          <w:b/>
        </w:rPr>
        <w:t>Spatial differences between ST and PT</w:t>
      </w:r>
      <w:r>
        <w:t xml:space="preserve">.   </w:t>
      </w:r>
      <w:r w:rsidR="0016636C">
        <w:t>We now compare</w:t>
      </w:r>
      <w:r w:rsidR="0016636C" w:rsidRPr="0016636C">
        <w:t xml:space="preserve"> </w:t>
      </w:r>
      <w:r w:rsidR="0016636C">
        <w:t xml:space="preserve">the </w:t>
      </w:r>
      <w:r w:rsidR="0016636C" w:rsidRPr="0016636C">
        <w:t xml:space="preserve">performance of best non-RTI </w:t>
      </w:r>
      <w:r w:rsidR="0016636C">
        <w:t xml:space="preserve">strategy </w:t>
      </w:r>
      <w:r w:rsidR="0016636C" w:rsidRPr="0016636C">
        <w:t>(ST) and b</w:t>
      </w:r>
      <w:r w:rsidR="0016636C">
        <w:t>est RTI strategy (PT) with respect to space.</w:t>
      </w:r>
      <w:r w:rsidR="0016636C" w:rsidRPr="0016636C">
        <w:t xml:space="preserve"> </w:t>
      </w:r>
      <w:r w:rsidR="0016636C">
        <w:t xml:space="preserve"> </w:t>
      </w:r>
      <w:r>
        <w:fldChar w:fldCharType="begin"/>
      </w:r>
      <w:r>
        <w:instrText xml:space="preserve"> REF _Ref16255992 \h </w:instrText>
      </w:r>
      <w:r w:rsidR="00E96AD4">
        <w:instrText xml:space="preserve"> \* MERGEFORMAT </w:instrText>
      </w:r>
      <w:r>
        <w:fldChar w:fldCharType="separate"/>
      </w:r>
      <w:r w:rsidR="004C0488">
        <w:t xml:space="preserve">Figure </w:t>
      </w:r>
      <w:r w:rsidR="004C0488">
        <w:rPr>
          <w:noProof/>
        </w:rPr>
        <w:t>17</w:t>
      </w:r>
      <w:r>
        <w:fldChar w:fldCharType="end"/>
      </w:r>
      <w:r w:rsidR="00E96AD4">
        <w:t xml:space="preserve"> shows the average wait</w:t>
      </w:r>
      <w:r w:rsidRPr="00745341">
        <w:t xml:space="preserve"> time difference </w:t>
      </w:r>
      <w:r>
        <w:t>between ST and PT</w:t>
      </w:r>
      <w:r w:rsidRPr="00745341">
        <w:t xml:space="preserve">. </w:t>
      </w:r>
      <w:ins w:id="98" w:author="Liu, Luyu" w:date="2019-11-27T21:01:00Z">
        <w:r w:rsidR="00E0434C">
          <w:t>We observe the originating stops have exceptional high waiting time due to larger headway.</w:t>
        </w:r>
      </w:ins>
      <w:ins w:id="99" w:author="Liu, Luyu" w:date="2019-11-27T21:02:00Z">
        <w:r w:rsidR="00E0434C">
          <w:t xml:space="preserve"> </w:t>
        </w:r>
      </w:ins>
      <w:r>
        <w:t xml:space="preserve">We can </w:t>
      </w:r>
      <w:ins w:id="100" w:author="Liu, Luyu" w:date="2019-11-27T21:02:00Z">
        <w:r w:rsidR="00E0434C">
          <w:t xml:space="preserve">also </w:t>
        </w:r>
      </w:ins>
      <w:r>
        <w:t xml:space="preserve">observe that PT does not outperform ST for </w:t>
      </w:r>
      <w:del w:id="101" w:author="Liu, Luyu" w:date="2019-11-27T21:02:00Z">
        <w:r w:rsidDel="00E0434C">
          <w:delText>all</w:delText>
        </w:r>
      </w:del>
      <w:ins w:id="102" w:author="Liu, Luyu" w:date="2019-11-27T21:03:00Z">
        <w:r w:rsidR="00FF295D">
          <w:t>more than half of all</w:t>
        </w:r>
      </w:ins>
      <w:r>
        <w:t xml:space="preserve"> stops. In fact, for most stops, especially for those stops in the upstream near the originating s</w:t>
      </w:r>
      <w:r w:rsidR="0016636C">
        <w:t>tops, ST</w:t>
      </w:r>
      <w:r>
        <w:t xml:space="preserve"> performanc</w:t>
      </w:r>
      <w:r w:rsidR="0016636C">
        <w:t>e is much better than PT</w:t>
      </w:r>
      <w:r>
        <w:t>.</w:t>
      </w:r>
      <w:ins w:id="103" w:author="Liu, Luyu" w:date="2019-11-27T20:57:00Z">
        <w:r w:rsidR="00E5090F" w:rsidRPr="00E5090F">
          <w:t xml:space="preserve"> </w:t>
        </w:r>
        <w:r w:rsidR="00E5090F">
          <w:t>To</w:t>
        </w:r>
        <w:r w:rsidR="00E5090F" w:rsidRPr="00092DA1">
          <w:t xml:space="preserve"> moreover </w:t>
        </w:r>
        <w:r w:rsidR="00E5090F">
          <w:rPr>
            <w:rFonts w:hint="eastAsia"/>
          </w:rPr>
          <w:t>demonst</w:t>
        </w:r>
        <w:r w:rsidR="00E5090F">
          <w:t>rate the</w:t>
        </w:r>
        <w:r w:rsidR="00E5090F" w:rsidRPr="00092DA1">
          <w:t xml:space="preserve"> variation</w:t>
        </w:r>
        <w:r w:rsidR="00E5090F">
          <w:t>s, g</w:t>
        </w:r>
        <w:r w:rsidR="00E5090F" w:rsidRPr="00092DA1">
          <w:t xml:space="preserve">eographically, we divide the stops into two groups at stop “North High Street &amp; Euclid Avenue” shown as a </w:t>
        </w:r>
        <w:r w:rsidR="00E5090F">
          <w:t>green</w:t>
        </w:r>
        <w:r w:rsidR="00E5090F" w:rsidRPr="00092DA1">
          <w:t xml:space="preserve"> line in</w:t>
        </w:r>
        <w:r w:rsidR="00E5090F">
          <w:t xml:space="preserve"> </w:t>
        </w:r>
        <w:r w:rsidR="00E5090F" w:rsidRPr="00092DA1">
          <w:fldChar w:fldCharType="begin"/>
        </w:r>
        <w:r w:rsidR="00E5090F" w:rsidRPr="00316593">
          <w:instrText xml:space="preserve"> REF _Ref16255992 \h  \* MERGEFORMAT </w:instrText>
        </w:r>
      </w:ins>
      <w:ins w:id="104" w:author="Liu, Luyu" w:date="2019-11-27T20:57:00Z">
        <w:r w:rsidR="00E5090F" w:rsidRPr="00092DA1">
          <w:fldChar w:fldCharType="separate"/>
        </w:r>
        <w:r w:rsidR="00E5090F">
          <w:t>Figure 17</w:t>
        </w:r>
        <w:r w:rsidR="00E5090F" w:rsidRPr="00092DA1">
          <w:fldChar w:fldCharType="end"/>
        </w:r>
        <w:r w:rsidR="00E5090F" w:rsidRPr="00092DA1">
          <w:t>.</w:t>
        </w:r>
        <w:r w:rsidR="00E5090F">
          <w:t xml:space="preserve"> For u</w:t>
        </w:r>
        <w:r w:rsidR="00E5090F" w:rsidRPr="00092DA1">
          <w:t>pstream stops</w:t>
        </w:r>
        <w:r w:rsidR="00E5090F">
          <w:t>, PT users waited 68 seconds more than ST users;</w:t>
        </w:r>
        <w:r w:rsidR="00E5090F" w:rsidRPr="00092DA1">
          <w:t xml:space="preserve"> while </w:t>
        </w:r>
        <w:r w:rsidR="00E5090F">
          <w:t xml:space="preserve">for </w:t>
        </w:r>
        <w:r w:rsidR="00E5090F" w:rsidRPr="00092DA1">
          <w:t>downstream stops</w:t>
        </w:r>
        <w:r w:rsidR="00E5090F">
          <w:t xml:space="preserve">, ST users waited 21 seconds </w:t>
        </w:r>
      </w:ins>
      <w:ins w:id="105" w:author="Liu, Luyu" w:date="2019-11-27T21:00:00Z">
        <w:r w:rsidR="00E5090F">
          <w:t>more</w:t>
        </w:r>
      </w:ins>
      <w:ins w:id="106" w:author="Liu, Luyu" w:date="2019-11-27T20:57:00Z">
        <w:r w:rsidR="00E5090F">
          <w:t xml:space="preserve"> than PT users. </w:t>
        </w:r>
      </w:ins>
      <w:ins w:id="107" w:author="Liu, Luyu" w:date="2019-11-27T21:04:00Z">
        <w:r w:rsidR="00F96710" w:rsidRPr="00092DA1">
          <w:t>The comparison moreover shows the difference’s</w:t>
        </w:r>
        <w:r w:rsidR="00F96710">
          <w:t xml:space="preserve"> highly polarized geographic</w:t>
        </w:r>
        <w:r w:rsidR="00F96710" w:rsidRPr="00092DA1">
          <w:t xml:space="preserve"> </w:t>
        </w:r>
        <w:r w:rsidR="00F96710">
          <w:t>pattern.</w:t>
        </w:r>
      </w:ins>
    </w:p>
    <w:p w14:paraId="77954D45" w14:textId="35C2555D" w:rsidR="00E5090F" w:rsidRDefault="00E5090F" w:rsidP="00E5090F">
      <w:pPr>
        <w:pStyle w:val="TimesNewRoman"/>
        <w:jc w:val="both"/>
        <w:rPr>
          <w:ins w:id="108" w:author="Liu, Luyu" w:date="2019-11-27T21:00:00Z"/>
        </w:rPr>
      </w:pPr>
    </w:p>
    <w:p w14:paraId="7B51B004" w14:textId="07DA847D" w:rsidR="00E5090F" w:rsidRDefault="00E5090F" w:rsidP="00E5090F">
      <w:pPr>
        <w:pStyle w:val="TimesNewRoman"/>
        <w:jc w:val="both"/>
        <w:rPr>
          <w:ins w:id="109" w:author="Liu, Luyu" w:date="2019-11-27T21:00:00Z"/>
        </w:rPr>
      </w:pPr>
    </w:p>
    <w:p w14:paraId="65196CC6" w14:textId="77777777" w:rsidR="00E5090F" w:rsidRDefault="00E5090F" w:rsidP="00E5090F">
      <w:pPr>
        <w:pStyle w:val="TimesNewRoman"/>
        <w:jc w:val="both"/>
        <w:rPr>
          <w:ins w:id="110" w:author="Liu, Luyu" w:date="2019-11-27T20:57:00Z"/>
        </w:rPr>
      </w:pPr>
    </w:p>
    <w:p w14:paraId="5353E0D0" w14:textId="74A75FCD" w:rsidR="0038416A" w:rsidDel="00E5090F" w:rsidRDefault="0038416A">
      <w:pPr>
        <w:pStyle w:val="TimesNewRoman"/>
        <w:jc w:val="both"/>
        <w:rPr>
          <w:del w:id="111" w:author="Liu, Luyu" w:date="2019-11-27T20:56:00Z"/>
        </w:rPr>
      </w:pPr>
      <w:del w:id="112" w:author="Liu, Luyu" w:date="2019-11-27T20:56:00Z">
        <w:r w:rsidDel="00E5090F">
          <w:lastRenderedPageBreak/>
          <w:delText xml:space="preserve"> </w:delText>
        </w:r>
        <w:r w:rsidR="0016636C" w:rsidDel="00E5090F">
          <w:delText xml:space="preserve"> We </w:delText>
        </w:r>
        <w:r w:rsidDel="00E5090F">
          <w:delText>observe the originating stops have exceptional high waiting time due to larger headway</w:delText>
        </w:r>
      </w:del>
      <w:del w:id="113" w:author="Liu, Luyu" w:date="2019-11-27T17:11:00Z">
        <w:r w:rsidDel="002E61E4">
          <w:delText xml:space="preserve">. </w:delText>
        </w:r>
        <w:commentRangeStart w:id="114"/>
        <w:commentRangeStart w:id="115"/>
        <w:r w:rsidDel="002E61E4">
          <w:delText xml:space="preserve">For most stops, waiting time </w:delText>
        </w:r>
        <w:r w:rsidR="0016636C" w:rsidDel="002E61E4">
          <w:delText>is a relatively low</w:delText>
        </w:r>
        <w:r w:rsidDel="002E61E4">
          <w:delText>, but we can hardly observe a stop with an even lower waiting time. This is because IB reduces desynchronization risk when the user catches the bus, but it also makes people wait more time for these synchronized trips</w:delText>
        </w:r>
      </w:del>
      <w:del w:id="116" w:author="Liu, Luyu" w:date="2019-11-27T20:56:00Z">
        <w:r w:rsidDel="00E5090F">
          <w:delText xml:space="preserve">. </w:delText>
        </w:r>
      </w:del>
      <w:moveFromRangeStart w:id="117" w:author="Liu, Luyu" w:date="2019-11-27T17:20:00Z" w:name="move25767660"/>
      <w:moveFrom w:id="118" w:author="Liu, Luyu" w:date="2019-11-27T17:20:00Z">
        <w:del w:id="119" w:author="Liu, Luyu" w:date="2019-11-27T20:57:00Z">
          <w:r w:rsidDel="00E5090F">
            <w:delText>In conclusion, too large (risk-averse) or too small (risk-seeking) buffers all impair the effectiveness of PT optimal, but too small buffers will especially result in desynchronization and suffer more waiting time</w:delText>
          </w:r>
          <w:commentRangeEnd w:id="114"/>
          <w:r w:rsidR="0016636C" w:rsidDel="00E5090F">
            <w:rPr>
              <w:rStyle w:val="CommentReference"/>
              <w:rFonts w:asciiTheme="minorHAnsi" w:hAnsiTheme="minorHAnsi" w:cstheme="minorBidi"/>
            </w:rPr>
            <w:commentReference w:id="114"/>
          </w:r>
        </w:del>
      </w:moveFrom>
      <w:commentRangeEnd w:id="115"/>
      <w:del w:id="120" w:author="Liu, Luyu" w:date="2019-11-27T20:57:00Z">
        <w:r w:rsidR="00647148" w:rsidDel="00E5090F">
          <w:rPr>
            <w:rStyle w:val="CommentReference"/>
            <w:rFonts w:asciiTheme="minorHAnsi" w:hAnsiTheme="minorHAnsi" w:cstheme="minorBidi"/>
          </w:rPr>
          <w:commentReference w:id="115"/>
        </w:r>
      </w:del>
      <w:moveFrom w:id="121" w:author="Liu, Luyu" w:date="2019-11-27T17:20:00Z">
        <w:del w:id="122" w:author="Liu, Luyu" w:date="2019-11-27T20:57:00Z">
          <w:r w:rsidDel="00E5090F">
            <w:delText>.</w:delText>
          </w:r>
          <w:r w:rsidRPr="00F95BDB" w:rsidDel="00E5090F">
            <w:delText xml:space="preserve"> </w:delText>
          </w:r>
        </w:del>
      </w:moveFrom>
      <w:moveFromRangeEnd w:id="117"/>
    </w:p>
    <w:p w14:paraId="53E473C9" w14:textId="2B3DC575" w:rsidR="0038416A" w:rsidDel="00E5090F" w:rsidRDefault="0038416A" w:rsidP="00E96AD4">
      <w:pPr>
        <w:pStyle w:val="TimesNewRoman"/>
        <w:ind w:firstLine="720"/>
        <w:jc w:val="both"/>
        <w:rPr>
          <w:del w:id="123" w:author="Liu, Luyu" w:date="2019-11-27T20:56:00Z"/>
          <w:moveFrom w:id="124" w:author="Liu, Luyu" w:date="2019-11-27T17:21:00Z"/>
        </w:rPr>
      </w:pPr>
      <w:moveFromRangeStart w:id="125" w:author="Liu, Luyu" w:date="2019-11-27T17:21:00Z" w:name="move25767730"/>
      <w:commentRangeStart w:id="126"/>
      <w:moveFrom w:id="127" w:author="Liu, Luyu" w:date="2019-11-27T17:21:00Z">
        <w:del w:id="128" w:author="Liu, Luyu" w:date="2019-11-27T20:56:00Z">
          <w:r w:rsidRPr="00092DA1" w:rsidDel="00E5090F">
            <w:delText xml:space="preserve">The comparison moreover shows the difference’s highly polarized geographic and temporal </w:delText>
          </w:r>
          <w:r w:rsidR="0016636C" w:rsidDel="00E5090F">
            <w:delText xml:space="preserve">patterns. Although the PT </w:delText>
          </w:r>
          <w:r w:rsidRPr="00092DA1" w:rsidDel="00E5090F">
            <w:delText xml:space="preserve">average waiting time is larger than ST’s, the variation of PT optimal is also larger. To moreover prove the variation, geographically, we divide the stops into two groups at stop “North High Street &amp; Euclid Avenue” shown as a </w:delText>
          </w:r>
          <w:r w:rsidR="00FF443A" w:rsidDel="00E5090F">
            <w:delText>green</w:delText>
          </w:r>
          <w:r w:rsidRPr="00092DA1" w:rsidDel="00E5090F">
            <w:delText xml:space="preserve"> line in </w:delText>
          </w:r>
          <w:r w:rsidRPr="00092DA1" w:rsidDel="00E5090F">
            <w:fldChar w:fldCharType="begin"/>
          </w:r>
          <w:r w:rsidRPr="00E5090F" w:rsidDel="00E5090F">
            <w:delInstrText xml:space="preserve"> REF _Ref16255992 \h  \* MERGEFORMAT </w:delInstrText>
          </w:r>
        </w:del>
      </w:moveFrom>
      <w:del w:id="129" w:author="Liu, Luyu" w:date="2019-11-27T17:21:00Z"/>
      <w:moveFrom w:id="130" w:author="Liu, Luyu" w:date="2019-11-27T17:21:00Z">
        <w:del w:id="131" w:author="Liu, Luyu" w:date="2019-11-27T20:56:00Z">
          <w:r w:rsidRPr="00092DA1" w:rsidDel="00E5090F">
            <w:fldChar w:fldCharType="separate"/>
          </w:r>
          <w:r w:rsidR="009C2E07" w:rsidRPr="00B44330" w:rsidDel="00E5090F">
            <w:delText>Figure 17</w:delText>
          </w:r>
          <w:r w:rsidRPr="00092DA1" w:rsidDel="00E5090F">
            <w:fldChar w:fldCharType="end"/>
          </w:r>
          <w:r w:rsidRPr="00092DA1" w:rsidDel="00E5090F">
            <w:delText xml:space="preserve">; temporally, we divide the whole year by September 1st 2018. The results are shown in </w:delText>
          </w:r>
          <w:r w:rsidRPr="00092DA1" w:rsidDel="00E5090F">
            <w:fldChar w:fldCharType="begin"/>
          </w:r>
          <w:r w:rsidRPr="00092DA1" w:rsidDel="00E5090F">
            <w:delInstrText xml:space="preserve"> REF _Ref21877594 \h  \* MERGEFORMAT </w:delInstrText>
          </w:r>
        </w:del>
      </w:moveFrom>
      <w:del w:id="132" w:author="Liu, Luyu" w:date="2019-11-27T17:21:00Z"/>
      <w:moveFrom w:id="133" w:author="Liu, Luyu" w:date="2019-11-27T17:21:00Z">
        <w:del w:id="134" w:author="Liu, Luyu" w:date="2019-11-27T20:56:00Z">
          <w:r w:rsidRPr="00092DA1" w:rsidDel="00E5090F">
            <w:fldChar w:fldCharType="separate"/>
          </w:r>
          <w:r w:rsidR="009C2E07" w:rsidDel="00E5090F">
            <w:delText>Table 3</w:delText>
          </w:r>
          <w:r w:rsidRPr="00092DA1" w:rsidDel="00E5090F">
            <w:fldChar w:fldCharType="end"/>
          </w:r>
          <w:r w:rsidRPr="00092DA1" w:rsidDel="00E5090F">
            <w:delText>. Upstream stops and time after September ha</w:delText>
          </w:r>
          <w:r w:rsidDel="00E5090F">
            <w:delText>d</w:delText>
          </w:r>
          <w:r w:rsidRPr="00092DA1" w:rsidDel="00E5090F">
            <w:delText xml:space="preserve"> higher </w:delText>
          </w:r>
          <w:r w:rsidDel="00E5090F">
            <w:delText>waiting time penalty</w:delText>
          </w:r>
          <w:r w:rsidRPr="00092DA1" w:rsidDel="00E5090F">
            <w:delText>, while downstream stops and</w:delText>
          </w:r>
          <w:r w:rsidDel="00E5090F">
            <w:delText xml:space="preserve"> before September had lower.</w:delText>
          </w:r>
        </w:del>
      </w:moveFrom>
    </w:p>
    <w:p w14:paraId="7E3AD941" w14:textId="7BCCDE6F" w:rsidR="0038416A" w:rsidDel="00E5090F" w:rsidRDefault="0038416A" w:rsidP="0038416A">
      <w:pPr>
        <w:pStyle w:val="TimesNewRoman"/>
        <w:ind w:firstLine="720"/>
        <w:rPr>
          <w:del w:id="135" w:author="Liu, Luyu" w:date="2019-11-27T20:56:00Z"/>
          <w:moveFrom w:id="136"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38416A" w:rsidDel="00E5090F" w14:paraId="04E40D2B" w14:textId="6115155B" w:rsidTr="000831FD">
        <w:trPr>
          <w:del w:id="137" w:author="Liu, Luyu" w:date="2019-11-27T20:56:00Z"/>
        </w:trPr>
        <w:tc>
          <w:tcPr>
            <w:tcW w:w="2695" w:type="dxa"/>
          </w:tcPr>
          <w:p w14:paraId="32ADA0C1" w14:textId="7D7E4CB8" w:rsidR="0038416A" w:rsidDel="00E5090F" w:rsidRDefault="0038416A" w:rsidP="000831FD">
            <w:pPr>
              <w:pStyle w:val="TimesNewRoman"/>
              <w:rPr>
                <w:del w:id="138" w:author="Liu, Luyu" w:date="2019-11-27T20:56:00Z"/>
                <w:moveFrom w:id="139" w:author="Liu, Luyu" w:date="2019-11-27T17:21:00Z"/>
              </w:rPr>
            </w:pPr>
            <w:moveFrom w:id="140" w:author="Liu, Luyu" w:date="2019-11-27T17:21:00Z">
              <w:del w:id="141" w:author="Liu, Luyu" w:date="2019-11-27T20:56:00Z">
                <w:r w:rsidDel="00E5090F">
                  <w:delText>PT optimal - ST waiting time difference (seconds)</w:delText>
                </w:r>
              </w:del>
            </w:moveFrom>
          </w:p>
        </w:tc>
        <w:tc>
          <w:tcPr>
            <w:tcW w:w="2160" w:type="dxa"/>
          </w:tcPr>
          <w:p w14:paraId="49FCD59E" w14:textId="348DF36E" w:rsidR="0038416A" w:rsidDel="00E5090F" w:rsidRDefault="0038416A" w:rsidP="000831FD">
            <w:pPr>
              <w:pStyle w:val="TimesNewRoman"/>
              <w:rPr>
                <w:del w:id="142" w:author="Liu, Luyu" w:date="2019-11-27T20:56:00Z"/>
                <w:moveFrom w:id="143" w:author="Liu, Luyu" w:date="2019-11-27T17:21:00Z"/>
              </w:rPr>
            </w:pPr>
            <w:moveFrom w:id="144" w:author="Liu, Luyu" w:date="2019-11-27T17:21:00Z">
              <w:del w:id="145" w:author="Liu, Luyu" w:date="2019-11-27T20:56:00Z">
                <w:r w:rsidDel="00E5090F">
                  <w:delText>Before Sep 1</w:delText>
                </w:r>
                <w:r w:rsidRPr="00D15D25" w:rsidDel="00E5090F">
                  <w:rPr>
                    <w:vertAlign w:val="superscript"/>
                  </w:rPr>
                  <w:delText>st</w:delText>
                </w:r>
                <w:r w:rsidDel="00E5090F">
                  <w:delText xml:space="preserve"> 2018</w:delText>
                </w:r>
              </w:del>
            </w:moveFrom>
          </w:p>
        </w:tc>
        <w:tc>
          <w:tcPr>
            <w:tcW w:w="2157" w:type="dxa"/>
          </w:tcPr>
          <w:p w14:paraId="039BEF82" w14:textId="775CAA72" w:rsidR="0038416A" w:rsidDel="00E5090F" w:rsidRDefault="0038416A" w:rsidP="000831FD">
            <w:pPr>
              <w:pStyle w:val="TimesNewRoman"/>
              <w:rPr>
                <w:del w:id="146" w:author="Liu, Luyu" w:date="2019-11-27T20:56:00Z"/>
                <w:moveFrom w:id="147" w:author="Liu, Luyu" w:date="2019-11-27T17:21:00Z"/>
              </w:rPr>
            </w:pPr>
            <w:moveFrom w:id="148" w:author="Liu, Luyu" w:date="2019-11-27T17:21:00Z">
              <w:del w:id="149" w:author="Liu, Luyu" w:date="2019-11-27T20:56:00Z">
                <w:r w:rsidDel="00E5090F">
                  <w:delText>After Sep 1</w:delText>
                </w:r>
                <w:r w:rsidRPr="00D15D25" w:rsidDel="00E5090F">
                  <w:rPr>
                    <w:vertAlign w:val="superscript"/>
                  </w:rPr>
                  <w:delText>st</w:delText>
                </w:r>
                <w:r w:rsidDel="00E5090F">
                  <w:delText xml:space="preserve"> 2018</w:delText>
                </w:r>
              </w:del>
            </w:moveFrom>
          </w:p>
        </w:tc>
        <w:tc>
          <w:tcPr>
            <w:tcW w:w="2338" w:type="dxa"/>
          </w:tcPr>
          <w:p w14:paraId="1040114A" w14:textId="3903C7CF" w:rsidR="0038416A" w:rsidDel="00E5090F" w:rsidRDefault="0038416A" w:rsidP="000831FD">
            <w:pPr>
              <w:pStyle w:val="TimesNewRoman"/>
              <w:rPr>
                <w:del w:id="150" w:author="Liu, Luyu" w:date="2019-11-27T20:56:00Z"/>
                <w:moveFrom w:id="151" w:author="Liu, Luyu" w:date="2019-11-27T17:21:00Z"/>
              </w:rPr>
            </w:pPr>
            <w:moveFrom w:id="152" w:author="Liu, Luyu" w:date="2019-11-27T17:21:00Z">
              <w:del w:id="153" w:author="Liu, Luyu" w:date="2019-11-27T20:56:00Z">
                <w:r w:rsidDel="00E5090F">
                  <w:delText>All year</w:delText>
                </w:r>
              </w:del>
            </w:moveFrom>
          </w:p>
        </w:tc>
      </w:tr>
      <w:tr w:rsidR="0038416A" w:rsidDel="00E5090F" w14:paraId="16D5931A" w14:textId="5916E24C" w:rsidTr="000831FD">
        <w:trPr>
          <w:del w:id="154" w:author="Liu, Luyu" w:date="2019-11-27T20:56:00Z"/>
        </w:trPr>
        <w:tc>
          <w:tcPr>
            <w:tcW w:w="2695" w:type="dxa"/>
          </w:tcPr>
          <w:p w14:paraId="3BD9D076" w14:textId="00E13701" w:rsidR="0038416A" w:rsidDel="00E5090F" w:rsidRDefault="0038416A" w:rsidP="000831FD">
            <w:pPr>
              <w:pStyle w:val="TimesNewRoman"/>
              <w:rPr>
                <w:del w:id="155" w:author="Liu, Luyu" w:date="2019-11-27T20:56:00Z"/>
                <w:moveFrom w:id="156" w:author="Liu, Luyu" w:date="2019-11-27T17:21:00Z"/>
              </w:rPr>
            </w:pPr>
            <w:moveFrom w:id="157" w:author="Liu, Luyu" w:date="2019-11-27T17:21:00Z">
              <w:del w:id="158" w:author="Liu, Luyu" w:date="2019-11-27T20:56:00Z">
                <w:r w:rsidDel="00E5090F">
                  <w:delText>Upstream stops</w:delText>
                </w:r>
              </w:del>
            </w:moveFrom>
          </w:p>
        </w:tc>
        <w:tc>
          <w:tcPr>
            <w:tcW w:w="2160" w:type="dxa"/>
          </w:tcPr>
          <w:p w14:paraId="2E1F0E4B" w14:textId="5B07C6E7" w:rsidR="0038416A" w:rsidDel="00E5090F" w:rsidRDefault="0038416A" w:rsidP="000831FD">
            <w:pPr>
              <w:pStyle w:val="TimesNewRoman"/>
              <w:rPr>
                <w:del w:id="159" w:author="Liu, Luyu" w:date="2019-11-27T20:56:00Z"/>
                <w:moveFrom w:id="160" w:author="Liu, Luyu" w:date="2019-11-27T17:21:00Z"/>
              </w:rPr>
            </w:pPr>
            <w:moveFrom w:id="161" w:author="Liu, Luyu" w:date="2019-11-27T17:21:00Z">
              <w:del w:id="162" w:author="Liu, Luyu" w:date="2019-11-27T20:56:00Z">
                <w:r w:rsidDel="00E5090F">
                  <w:delText>1</w:delText>
                </w:r>
              </w:del>
            </w:moveFrom>
          </w:p>
        </w:tc>
        <w:tc>
          <w:tcPr>
            <w:tcW w:w="2157" w:type="dxa"/>
          </w:tcPr>
          <w:p w14:paraId="78741B66" w14:textId="546665D5" w:rsidR="0038416A" w:rsidRPr="00C50141" w:rsidDel="00E5090F" w:rsidRDefault="0038416A" w:rsidP="000831FD">
            <w:pPr>
              <w:rPr>
                <w:del w:id="163" w:author="Liu, Luyu" w:date="2019-11-27T20:56:00Z"/>
                <w:moveFrom w:id="164" w:author="Liu, Luyu" w:date="2019-11-27T17:21:00Z"/>
                <w:rFonts w:ascii="Times New Roman" w:hAnsi="Times New Roman" w:cs="Times New Roman"/>
                <w:sz w:val="24"/>
                <w:szCs w:val="24"/>
              </w:rPr>
            </w:pPr>
            <w:moveFrom w:id="165" w:author="Liu, Luyu" w:date="2019-11-27T17:21:00Z">
              <w:del w:id="166" w:author="Liu, Luyu" w:date="2019-11-27T20:56:00Z">
                <w:r w:rsidRPr="00C50141" w:rsidDel="00E5090F">
                  <w:rPr>
                    <w:rFonts w:ascii="Times New Roman" w:hAnsi="Times New Roman" w:cs="Times New Roman"/>
                    <w:sz w:val="24"/>
                    <w:szCs w:val="24"/>
                  </w:rPr>
                  <w:delText>117</w:delText>
                </w:r>
              </w:del>
            </w:moveFrom>
          </w:p>
        </w:tc>
        <w:tc>
          <w:tcPr>
            <w:tcW w:w="2338" w:type="dxa"/>
          </w:tcPr>
          <w:p w14:paraId="194C1530" w14:textId="775D807B" w:rsidR="0038416A" w:rsidDel="00E5090F" w:rsidRDefault="0038416A" w:rsidP="000831FD">
            <w:pPr>
              <w:pStyle w:val="TimesNewRoman"/>
              <w:rPr>
                <w:del w:id="167" w:author="Liu, Luyu" w:date="2019-11-27T20:56:00Z"/>
                <w:moveFrom w:id="168" w:author="Liu, Luyu" w:date="2019-11-27T17:21:00Z"/>
              </w:rPr>
            </w:pPr>
            <w:moveFrom w:id="169" w:author="Liu, Luyu" w:date="2019-11-27T17:21:00Z">
              <w:del w:id="170" w:author="Liu, Luyu" w:date="2019-11-27T20:56:00Z">
                <w:r w:rsidDel="00E5090F">
                  <w:delText>68</w:delText>
                </w:r>
              </w:del>
            </w:moveFrom>
          </w:p>
        </w:tc>
      </w:tr>
      <w:tr w:rsidR="0038416A" w:rsidDel="00E5090F" w14:paraId="04BAC62D" w14:textId="33D4C03F" w:rsidTr="000831FD">
        <w:trPr>
          <w:del w:id="171" w:author="Liu, Luyu" w:date="2019-11-27T20:56:00Z"/>
        </w:trPr>
        <w:tc>
          <w:tcPr>
            <w:tcW w:w="2695" w:type="dxa"/>
          </w:tcPr>
          <w:p w14:paraId="1A791CEC" w14:textId="5DF461F0" w:rsidR="0038416A" w:rsidDel="00E5090F" w:rsidRDefault="0038416A" w:rsidP="000831FD">
            <w:pPr>
              <w:pStyle w:val="TimesNewRoman"/>
              <w:rPr>
                <w:del w:id="172" w:author="Liu, Luyu" w:date="2019-11-27T20:56:00Z"/>
                <w:moveFrom w:id="173" w:author="Liu, Luyu" w:date="2019-11-27T17:21:00Z"/>
              </w:rPr>
            </w:pPr>
            <w:moveFrom w:id="174" w:author="Liu, Luyu" w:date="2019-11-27T17:21:00Z">
              <w:del w:id="175" w:author="Liu, Luyu" w:date="2019-11-27T20:56:00Z">
                <w:r w:rsidDel="00E5090F">
                  <w:delText>Downstream stops</w:delText>
                </w:r>
              </w:del>
            </w:moveFrom>
          </w:p>
        </w:tc>
        <w:tc>
          <w:tcPr>
            <w:tcW w:w="2160" w:type="dxa"/>
          </w:tcPr>
          <w:p w14:paraId="3357405C" w14:textId="035E1659" w:rsidR="0038416A" w:rsidDel="00E5090F" w:rsidRDefault="0038416A" w:rsidP="000831FD">
            <w:pPr>
              <w:pStyle w:val="TimesNewRoman"/>
              <w:rPr>
                <w:del w:id="176" w:author="Liu, Luyu" w:date="2019-11-27T20:56:00Z"/>
                <w:moveFrom w:id="177" w:author="Liu, Luyu" w:date="2019-11-27T17:21:00Z"/>
              </w:rPr>
            </w:pPr>
            <w:moveFrom w:id="178" w:author="Liu, Luyu" w:date="2019-11-27T17:21:00Z">
              <w:del w:id="179" w:author="Liu, Luyu" w:date="2019-11-27T20:56:00Z">
                <w:r w:rsidDel="00E5090F">
                  <w:delText>-91</w:delText>
                </w:r>
              </w:del>
            </w:moveFrom>
          </w:p>
        </w:tc>
        <w:tc>
          <w:tcPr>
            <w:tcW w:w="2157" w:type="dxa"/>
          </w:tcPr>
          <w:p w14:paraId="354CCCDC" w14:textId="4B8C05DC" w:rsidR="0038416A" w:rsidRPr="00C50141" w:rsidDel="00E5090F" w:rsidRDefault="0038416A" w:rsidP="000831FD">
            <w:pPr>
              <w:rPr>
                <w:del w:id="180" w:author="Liu, Luyu" w:date="2019-11-27T20:56:00Z"/>
                <w:moveFrom w:id="181" w:author="Liu, Luyu" w:date="2019-11-27T17:21:00Z"/>
                <w:rFonts w:ascii="Times New Roman" w:hAnsi="Times New Roman" w:cs="Times New Roman"/>
                <w:sz w:val="24"/>
                <w:szCs w:val="24"/>
              </w:rPr>
            </w:pPr>
            <w:moveFrom w:id="182" w:author="Liu, Luyu" w:date="2019-11-27T17:21:00Z">
              <w:del w:id="183" w:author="Liu, Luyu" w:date="2019-11-27T20:56:00Z">
                <w:r w:rsidRPr="00C50141" w:rsidDel="00E5090F">
                  <w:rPr>
                    <w:rFonts w:ascii="Times New Roman" w:hAnsi="Times New Roman" w:cs="Times New Roman"/>
                    <w:sz w:val="24"/>
                    <w:szCs w:val="24"/>
                  </w:rPr>
                  <w:delText>24</w:delText>
                </w:r>
              </w:del>
            </w:moveFrom>
          </w:p>
        </w:tc>
        <w:tc>
          <w:tcPr>
            <w:tcW w:w="2338" w:type="dxa"/>
          </w:tcPr>
          <w:p w14:paraId="5E5BD9AE" w14:textId="55C9A53C" w:rsidR="0038416A" w:rsidDel="00E5090F" w:rsidRDefault="0038416A" w:rsidP="000831FD">
            <w:pPr>
              <w:pStyle w:val="TimesNewRoman"/>
              <w:rPr>
                <w:del w:id="184" w:author="Liu, Luyu" w:date="2019-11-27T20:56:00Z"/>
                <w:moveFrom w:id="185" w:author="Liu, Luyu" w:date="2019-11-27T17:21:00Z"/>
              </w:rPr>
            </w:pPr>
            <w:moveFrom w:id="186" w:author="Liu, Luyu" w:date="2019-11-27T17:21:00Z">
              <w:del w:id="187" w:author="Liu, Luyu" w:date="2019-11-27T20:56:00Z">
                <w:r w:rsidDel="00E5090F">
                  <w:delText>-21</w:delText>
                </w:r>
              </w:del>
            </w:moveFrom>
          </w:p>
        </w:tc>
      </w:tr>
      <w:tr w:rsidR="0038416A" w:rsidDel="00E5090F" w14:paraId="249186E5" w14:textId="31BE2263" w:rsidTr="000831FD">
        <w:trPr>
          <w:del w:id="188" w:author="Liu, Luyu" w:date="2019-11-27T20:56:00Z"/>
        </w:trPr>
        <w:tc>
          <w:tcPr>
            <w:tcW w:w="2695" w:type="dxa"/>
          </w:tcPr>
          <w:p w14:paraId="0C515749" w14:textId="03DFF560" w:rsidR="0038416A" w:rsidDel="00E5090F" w:rsidRDefault="0038416A" w:rsidP="000831FD">
            <w:pPr>
              <w:pStyle w:val="TimesNewRoman"/>
              <w:rPr>
                <w:del w:id="189" w:author="Liu, Luyu" w:date="2019-11-27T20:56:00Z"/>
                <w:moveFrom w:id="190" w:author="Liu, Luyu" w:date="2019-11-27T17:21:00Z"/>
              </w:rPr>
            </w:pPr>
            <w:moveFrom w:id="191" w:author="Liu, Luyu" w:date="2019-11-27T17:21:00Z">
              <w:del w:id="192" w:author="Liu, Luyu" w:date="2019-11-27T20:56:00Z">
                <w:r w:rsidDel="00E5090F">
                  <w:delText>All stops</w:delText>
                </w:r>
              </w:del>
            </w:moveFrom>
          </w:p>
        </w:tc>
        <w:tc>
          <w:tcPr>
            <w:tcW w:w="2160" w:type="dxa"/>
          </w:tcPr>
          <w:p w14:paraId="278E4212" w14:textId="41D5181A" w:rsidR="0038416A" w:rsidDel="00E5090F" w:rsidRDefault="0038416A" w:rsidP="000831FD">
            <w:pPr>
              <w:pStyle w:val="TimesNewRoman"/>
              <w:rPr>
                <w:del w:id="193" w:author="Liu, Luyu" w:date="2019-11-27T20:56:00Z"/>
                <w:moveFrom w:id="194" w:author="Liu, Luyu" w:date="2019-11-27T17:21:00Z"/>
              </w:rPr>
            </w:pPr>
            <w:moveFrom w:id="195" w:author="Liu, Luyu" w:date="2019-11-27T17:21:00Z">
              <w:del w:id="196" w:author="Liu, Luyu" w:date="2019-11-27T20:56:00Z">
                <w:r w:rsidDel="00E5090F">
                  <w:delText>-32</w:delText>
                </w:r>
              </w:del>
            </w:moveFrom>
          </w:p>
        </w:tc>
        <w:tc>
          <w:tcPr>
            <w:tcW w:w="2157" w:type="dxa"/>
          </w:tcPr>
          <w:p w14:paraId="17896902" w14:textId="270A6813" w:rsidR="0038416A" w:rsidDel="00E5090F" w:rsidRDefault="0038416A" w:rsidP="000831FD">
            <w:pPr>
              <w:pStyle w:val="TimesNewRoman"/>
              <w:rPr>
                <w:del w:id="197" w:author="Liu, Luyu" w:date="2019-11-27T20:56:00Z"/>
                <w:moveFrom w:id="198" w:author="Liu, Luyu" w:date="2019-11-27T17:21:00Z"/>
              </w:rPr>
            </w:pPr>
            <w:moveFrom w:id="199" w:author="Liu, Luyu" w:date="2019-11-27T17:21:00Z">
              <w:del w:id="200" w:author="Liu, Luyu" w:date="2019-11-27T20:56:00Z">
                <w:r w:rsidDel="00E5090F">
                  <w:delText>84</w:delText>
                </w:r>
              </w:del>
            </w:moveFrom>
          </w:p>
        </w:tc>
        <w:tc>
          <w:tcPr>
            <w:tcW w:w="2338" w:type="dxa"/>
          </w:tcPr>
          <w:p w14:paraId="0D8E3B9C" w14:textId="55477772" w:rsidR="0038416A" w:rsidDel="00E5090F" w:rsidRDefault="0038416A" w:rsidP="000831FD">
            <w:pPr>
              <w:pStyle w:val="TimesNewRoman"/>
              <w:rPr>
                <w:del w:id="201" w:author="Liu, Luyu" w:date="2019-11-27T20:56:00Z"/>
                <w:moveFrom w:id="202" w:author="Liu, Luyu" w:date="2019-11-27T17:21:00Z"/>
              </w:rPr>
            </w:pPr>
            <w:moveFrom w:id="203" w:author="Liu, Luyu" w:date="2019-11-27T17:21:00Z">
              <w:del w:id="204" w:author="Liu, Luyu" w:date="2019-11-27T20:56:00Z">
                <w:r w:rsidDel="00E5090F">
                  <w:delText>27</w:delText>
                </w:r>
              </w:del>
            </w:moveFrom>
          </w:p>
        </w:tc>
      </w:tr>
    </w:tbl>
    <w:p w14:paraId="7DF0D402" w14:textId="72E0DE3D" w:rsidR="0038416A" w:rsidDel="00E5090F" w:rsidRDefault="0038416A" w:rsidP="0038416A">
      <w:pPr>
        <w:pStyle w:val="TimesNewRoman"/>
        <w:jc w:val="center"/>
        <w:rPr>
          <w:del w:id="205" w:author="Liu, Luyu" w:date="2019-11-27T20:57:00Z"/>
          <w:moveFrom w:id="206" w:author="Liu, Luyu" w:date="2019-11-27T17:21:00Z"/>
        </w:rPr>
      </w:pPr>
      <w:bookmarkStart w:id="207" w:name="_Ref21877594"/>
      <w:moveFrom w:id="208" w:author="Liu, Luyu" w:date="2019-11-27T17:21:00Z">
        <w:del w:id="209" w:author="Liu, Luyu" w:date="2019-11-27T20:57:00Z">
          <w:r w:rsidDel="00E5090F">
            <w:delText xml:space="preserve">Table </w:delText>
          </w:r>
          <w:r w:rsidR="00BF5588" w:rsidDel="00E5090F">
            <w:fldChar w:fldCharType="begin"/>
          </w:r>
          <w:r w:rsidR="00BF5588" w:rsidDel="00E5090F">
            <w:delInstrText xml:space="preserve"> SEQ Table \* ARABIC </w:delInstrText>
          </w:r>
          <w:r w:rsidR="00BF5588" w:rsidDel="00E5090F">
            <w:fldChar w:fldCharType="separate"/>
          </w:r>
          <w:r w:rsidR="00952DE0" w:rsidDel="00E5090F">
            <w:rPr>
              <w:noProof/>
            </w:rPr>
            <w:delText>3</w:delText>
          </w:r>
          <w:r w:rsidR="00BF5588" w:rsidDel="00E5090F">
            <w:rPr>
              <w:noProof/>
            </w:rPr>
            <w:fldChar w:fldCharType="end"/>
          </w:r>
          <w:bookmarkEnd w:id="207"/>
          <w:r w:rsidR="00AA2619" w:rsidDel="00E5090F">
            <w:rPr>
              <w:noProof/>
            </w:rPr>
            <w:delText>:</w:delText>
          </w:r>
          <w:r w:rsidDel="00E5090F">
            <w:delText xml:space="preserve"> PT optimal – ST waiting time difference according to different spatiotemporal division</w:delText>
          </w:r>
          <w:r w:rsidR="00AA2619" w:rsidDel="00E5090F">
            <w:delText>.</w:delText>
          </w:r>
          <w:commentRangeEnd w:id="126"/>
          <w:r w:rsidR="00E96AD4" w:rsidDel="00E5090F">
            <w:rPr>
              <w:rStyle w:val="CommentReference"/>
              <w:rFonts w:asciiTheme="minorHAnsi" w:hAnsiTheme="minorHAnsi" w:cstheme="minorBidi"/>
            </w:rPr>
            <w:commentReference w:id="126"/>
          </w:r>
        </w:del>
      </w:moveFrom>
    </w:p>
    <w:moveFromRangeEnd w:id="125"/>
    <w:p w14:paraId="1B02423F" w14:textId="37BAB097" w:rsidR="0038416A" w:rsidDel="00E5090F" w:rsidRDefault="0038416A" w:rsidP="0038416A">
      <w:pPr>
        <w:pStyle w:val="TimesNewRoman"/>
        <w:ind w:firstLine="720"/>
        <w:rPr>
          <w:del w:id="210" w:author="Liu, Luyu" w:date="2019-11-27T20:57:00Z"/>
        </w:rPr>
      </w:pPr>
    </w:p>
    <w:p w14:paraId="40B4258E" w14:textId="77777777" w:rsidR="0038416A" w:rsidRDefault="0038416A" w:rsidP="0038416A">
      <w:pPr>
        <w:pStyle w:val="IndentTimesNewRoman"/>
        <w:keepNext/>
        <w:ind w:firstLine="0"/>
      </w:pPr>
      <w:r>
        <w:rPr>
          <w:noProof/>
        </w:rPr>
        <w:drawing>
          <wp:inline distT="0" distB="0" distL="0" distR="0" wp14:anchorId="7075C265" wp14:editId="35A3B94A">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5A119B0A" w14:textId="74ADAE8C" w:rsidR="0038416A" w:rsidRDefault="0038416A" w:rsidP="0038416A">
      <w:pPr>
        <w:pStyle w:val="TimesNewRoman"/>
        <w:jc w:val="center"/>
        <w:rPr>
          <w:ins w:id="211" w:author="Liu, Luyu" w:date="2019-11-27T21:05:00Z"/>
        </w:rPr>
      </w:pPr>
      <w:bookmarkStart w:id="212" w:name="_Ref16255992"/>
      <w:commentRangeStart w:id="213"/>
      <w:r>
        <w:t xml:space="preserve">Figure </w:t>
      </w:r>
      <w:r w:rsidR="00362715">
        <w:fldChar w:fldCharType="begin"/>
      </w:r>
      <w:r w:rsidR="00362715">
        <w:instrText xml:space="preserve"> SEQ Figure \* ARABIC </w:instrText>
      </w:r>
      <w:r w:rsidR="00362715">
        <w:fldChar w:fldCharType="separate"/>
      </w:r>
      <w:r w:rsidR="004C0488">
        <w:rPr>
          <w:noProof/>
        </w:rPr>
        <w:t>17</w:t>
      </w:r>
      <w:r w:rsidR="00362715">
        <w:rPr>
          <w:noProof/>
        </w:rPr>
        <w:fldChar w:fldCharType="end"/>
      </w:r>
      <w:bookmarkEnd w:id="212"/>
      <w:r w:rsidR="00D077D3">
        <w:rPr>
          <w:noProof/>
        </w:rPr>
        <w:t>:</w:t>
      </w:r>
      <w:r w:rsidRPr="00C90036">
        <w:t xml:space="preserve"> </w:t>
      </w:r>
      <w:r w:rsidR="0016636C">
        <w:t xml:space="preserve">PT </w:t>
      </w:r>
      <w:r>
        <w:t xml:space="preserve">– ST waiting time difference </w:t>
      </w:r>
      <w:r w:rsidRPr="00DA0862">
        <w:t>for each stop and walking time in COTA bus route No.</w:t>
      </w:r>
      <w:r w:rsidR="0016636C">
        <w:t xml:space="preserve"> 2 from Southeast to Northwest</w:t>
      </w:r>
      <w:r w:rsidRPr="00DA0862">
        <w:t>.</w:t>
      </w:r>
      <w:commentRangeEnd w:id="213"/>
      <w:r w:rsidR="0016636C">
        <w:rPr>
          <w:rStyle w:val="CommentReference"/>
          <w:rFonts w:asciiTheme="minorHAnsi" w:hAnsiTheme="minorHAnsi" w:cstheme="minorBidi"/>
        </w:rPr>
        <w:commentReference w:id="213"/>
      </w:r>
    </w:p>
    <w:p w14:paraId="460E30FD" w14:textId="297A24C4" w:rsidR="00206A33" w:rsidRDefault="00206A33" w:rsidP="0038416A">
      <w:pPr>
        <w:pStyle w:val="TimesNewRoman"/>
        <w:jc w:val="center"/>
        <w:rPr>
          <w:ins w:id="214" w:author="Liu, Luyu" w:date="2019-11-27T21:05:00Z"/>
        </w:rPr>
      </w:pPr>
    </w:p>
    <w:p w14:paraId="4DE13849" w14:textId="77777777" w:rsidR="00206A33" w:rsidRDefault="00206A33" w:rsidP="0038416A">
      <w:pPr>
        <w:pStyle w:val="TimesNewRoman"/>
        <w:jc w:val="center"/>
      </w:pPr>
    </w:p>
    <w:p w14:paraId="2CD342A6" w14:textId="4C3E5E59" w:rsidR="00B44330" w:rsidDel="004A10A6" w:rsidRDefault="00B44330" w:rsidP="00B44330">
      <w:pPr>
        <w:pStyle w:val="TimesNewRoman"/>
        <w:ind w:firstLine="720"/>
        <w:jc w:val="both"/>
        <w:rPr>
          <w:del w:id="215" w:author="Liu, Luyu" w:date="2019-11-27T20:53:00Z"/>
          <w:moveTo w:id="216" w:author="Liu, Luyu" w:date="2019-11-27T17:21:00Z"/>
        </w:rPr>
      </w:pPr>
      <w:moveToRangeStart w:id="217" w:author="Liu, Luyu" w:date="2019-11-27T17:21:00Z" w:name="move25767730"/>
      <w:commentRangeStart w:id="218"/>
      <w:commentRangeStart w:id="219"/>
      <w:commentRangeStart w:id="220"/>
      <w:moveTo w:id="221" w:author="Liu, Luyu" w:date="2019-11-27T17:21:00Z">
        <w:del w:id="222" w:author="Liu, Luyu" w:date="2019-11-27T20:53:00Z">
          <w:r w:rsidRPr="00092DA1" w:rsidDel="004A10A6">
            <w:delText xml:space="preserve">The </w:delText>
          </w:r>
        </w:del>
        <w:del w:id="223" w:author="Liu, Luyu" w:date="2019-11-27T17:23:00Z">
          <w:r w:rsidRPr="00092DA1" w:rsidDel="004C0488">
            <w:delText>comparison moreover</w:delText>
          </w:r>
        </w:del>
        <w:del w:id="224" w:author="Liu, Luyu" w:date="2019-11-27T20:53:00Z">
          <w:r w:rsidRPr="00092DA1" w:rsidDel="004A10A6">
            <w:delText xml:space="preserve"> show</w:delText>
          </w:r>
        </w:del>
        <w:del w:id="225" w:author="Liu, Luyu" w:date="2019-11-27T17:23:00Z">
          <w:r w:rsidRPr="00092DA1" w:rsidDel="004C0488">
            <w:delText>s</w:delText>
          </w:r>
        </w:del>
        <w:del w:id="226" w:author="Liu, Luyu" w:date="2019-11-27T20:53:00Z">
          <w:r w:rsidRPr="00092DA1" w:rsidDel="004A10A6">
            <w:delText xml:space="preserve"> </w:delText>
          </w:r>
        </w:del>
        <w:del w:id="227" w:author="Liu, Luyu" w:date="2019-11-27T17:22:00Z">
          <w:r w:rsidRPr="00092DA1" w:rsidDel="00B44330">
            <w:delText>the difference’s</w:delText>
          </w:r>
        </w:del>
        <w:del w:id="228" w:author="Liu, Luyu" w:date="2019-11-27T20:53:00Z">
          <w:r w:rsidRPr="00092DA1" w:rsidDel="004A10A6">
            <w:delText xml:space="preserve"> highly polarized geographic </w:delText>
          </w:r>
        </w:del>
        <w:del w:id="229" w:author="Liu, Luyu" w:date="2019-11-27T20:42:00Z">
          <w:r w:rsidRPr="00092DA1" w:rsidDel="00647148">
            <w:delText xml:space="preserve">and temporal </w:delText>
          </w:r>
        </w:del>
        <w:del w:id="230" w:author="Liu, Luyu" w:date="2019-11-27T20:53:00Z">
          <w:r w:rsidDel="004A10A6">
            <w:delText xml:space="preserve">patterns. </w:delText>
          </w:r>
        </w:del>
        <w:del w:id="231" w:author="Liu, Luyu" w:date="2019-11-27T17:22:00Z">
          <w:r w:rsidDel="004C0488">
            <w:delText xml:space="preserve">Although the PT </w:delText>
          </w:r>
          <w:r w:rsidRPr="00092DA1" w:rsidDel="004C0488">
            <w:delText xml:space="preserve">average waiting time is larger than ST’s, the variation of PT optimal is also larger. </w:delText>
          </w:r>
        </w:del>
        <w:del w:id="232" w:author="Liu, Luyu" w:date="2019-11-27T20:53:00Z">
          <w:r w:rsidRPr="00092DA1" w:rsidDel="004A10A6">
            <w:delText xml:space="preserve">To moreover </w:delText>
          </w:r>
        </w:del>
        <w:del w:id="233" w:author="Liu, Luyu" w:date="2019-11-27T20:30:00Z">
          <w:r w:rsidRPr="00092DA1" w:rsidDel="0016243D">
            <w:rPr>
              <w:rFonts w:hint="eastAsia"/>
            </w:rPr>
            <w:delText xml:space="preserve">prove </w:delText>
          </w:r>
        </w:del>
        <w:del w:id="234" w:author="Liu, Luyu" w:date="2019-11-27T20:53:00Z">
          <w:r w:rsidRPr="00092DA1" w:rsidDel="004A10A6">
            <w:delText>the variation</w:delText>
          </w:r>
        </w:del>
        <w:del w:id="235" w:author="Liu, Luyu" w:date="2019-11-27T20:38:00Z">
          <w:r w:rsidRPr="00092DA1" w:rsidDel="002A7DAA">
            <w:delText>, g</w:delText>
          </w:r>
        </w:del>
        <w:del w:id="236" w:author="Liu, Luyu" w:date="2019-11-27T20:53:00Z">
          <w:r w:rsidRPr="00092DA1" w:rsidDel="004A10A6">
            <w:delText xml:space="preserve">eographically, we divide the stops into two groups at stop “North High Street &amp; Euclid Avenue” shown as a </w:delText>
          </w:r>
          <w:r w:rsidDel="004A10A6">
            <w:delText>green</w:delText>
          </w:r>
          <w:r w:rsidRPr="00092DA1" w:rsidDel="004A10A6">
            <w:delText xml:space="preserve"> line in </w:delText>
          </w:r>
          <w:r w:rsidRPr="00092DA1" w:rsidDel="004A10A6">
            <w:fldChar w:fldCharType="begin"/>
          </w:r>
          <w:r w:rsidRPr="004A10A6" w:rsidDel="004A10A6">
            <w:delInstrText xml:space="preserve"> REF _Ref16255992 \h  \* MERGEFORMAT </w:delInstrText>
          </w:r>
        </w:del>
      </w:moveTo>
      <w:del w:id="237" w:author="Liu, Luyu" w:date="2019-11-27T20:53:00Z"/>
      <w:moveTo w:id="238" w:author="Liu, Luyu" w:date="2019-11-27T17:21:00Z">
        <w:del w:id="239" w:author="Liu, Luyu" w:date="2019-11-27T20:53:00Z">
          <w:r w:rsidRPr="00092DA1" w:rsidDel="004A10A6">
            <w:fldChar w:fldCharType="end"/>
          </w:r>
        </w:del>
        <w:del w:id="240" w:author="Liu, Luyu" w:date="2019-11-27T20:43:00Z">
          <w:r w:rsidRPr="00092DA1" w:rsidDel="00647148">
            <w:delText>; temporally, we divide the whole year by September 1st 2018</w:delText>
          </w:r>
        </w:del>
        <w:del w:id="241" w:author="Liu, Luyu" w:date="2019-11-27T20:53:00Z">
          <w:r w:rsidRPr="00092DA1" w:rsidDel="004A10A6">
            <w:delText>.</w:delText>
          </w:r>
        </w:del>
        <w:del w:id="242" w:author="Liu, Luyu" w:date="2019-11-27T20:43:00Z">
          <w:r w:rsidRPr="00092DA1" w:rsidDel="00647148">
            <w:delText xml:space="preserve"> The results are shown in </w:delText>
          </w:r>
          <w:r w:rsidRPr="00092DA1" w:rsidDel="00647148">
            <w:fldChar w:fldCharType="begin"/>
          </w:r>
          <w:r w:rsidRPr="00647148" w:rsidDel="00647148">
            <w:delInstrText xml:space="preserve"> REF _Ref21877594 \h  \* MERGEFORMAT </w:delInstrText>
          </w:r>
        </w:del>
      </w:moveTo>
      <w:del w:id="243" w:author="Liu, Luyu" w:date="2019-11-27T20:43:00Z"/>
      <w:moveTo w:id="244" w:author="Liu, Luyu" w:date="2019-11-27T17:21:00Z">
        <w:del w:id="245" w:author="Liu, Luyu" w:date="2019-11-27T20:43:00Z">
          <w:r w:rsidRPr="00092DA1" w:rsidDel="00647148">
            <w:fldChar w:fldCharType="separate"/>
          </w:r>
          <w:r w:rsidRPr="00647148" w:rsidDel="00647148">
            <w:delText>Table 3</w:delText>
          </w:r>
          <w:r w:rsidRPr="00092DA1" w:rsidDel="00647148">
            <w:fldChar w:fldCharType="end"/>
          </w:r>
        </w:del>
        <w:del w:id="246" w:author="Liu, Luyu" w:date="2019-11-27T20:33:00Z">
          <w:r w:rsidRPr="00092DA1" w:rsidDel="002A7DAA">
            <w:delText>. U</w:delText>
          </w:r>
        </w:del>
        <w:del w:id="247" w:author="Liu, Luyu" w:date="2019-11-27T20:53:00Z">
          <w:r w:rsidRPr="00092DA1" w:rsidDel="004A10A6">
            <w:delText>pstream stops</w:delText>
          </w:r>
        </w:del>
        <w:del w:id="248" w:author="Liu, Luyu" w:date="2019-11-27T20:43:00Z">
          <w:r w:rsidRPr="00092DA1" w:rsidDel="00647148">
            <w:delText xml:space="preserve"> and </w:delText>
          </w:r>
        </w:del>
        <w:del w:id="249" w:author="Liu, Luyu" w:date="2019-11-27T20:41:00Z">
          <w:r w:rsidRPr="00092DA1" w:rsidDel="00647148">
            <w:delText>time</w:delText>
          </w:r>
        </w:del>
        <w:del w:id="250" w:author="Liu, Luyu" w:date="2019-11-27T20:43:00Z">
          <w:r w:rsidRPr="00092DA1" w:rsidDel="00647148">
            <w:delText xml:space="preserve"> after September</w:delText>
          </w:r>
        </w:del>
        <w:del w:id="251" w:author="Liu, Luyu" w:date="2019-11-27T20:39:00Z">
          <w:r w:rsidRPr="00092DA1" w:rsidDel="002A7DAA">
            <w:delText xml:space="preserve"> ha</w:delText>
          </w:r>
          <w:r w:rsidDel="002A7DAA">
            <w:delText>d</w:delText>
          </w:r>
          <w:r w:rsidRPr="00092DA1" w:rsidDel="002A7DAA">
            <w:delText xml:space="preserve"> higher </w:delText>
          </w:r>
          <w:r w:rsidDel="002A7DAA">
            <w:delText>waiting time penalty</w:delText>
          </w:r>
          <w:r w:rsidRPr="00092DA1" w:rsidDel="002A7DAA">
            <w:delText>,</w:delText>
          </w:r>
        </w:del>
        <w:del w:id="252" w:author="Liu, Luyu" w:date="2019-11-27T20:53:00Z">
          <w:r w:rsidRPr="00092DA1" w:rsidDel="004A10A6">
            <w:delText xml:space="preserve"> while downstream stops</w:delText>
          </w:r>
        </w:del>
        <w:del w:id="253" w:author="Liu, Luyu" w:date="2019-11-27T20:52:00Z">
          <w:r w:rsidRPr="00092DA1" w:rsidDel="004A10A6">
            <w:delText xml:space="preserve"> and</w:delText>
          </w:r>
          <w:r w:rsidDel="004A10A6">
            <w:delText xml:space="preserve"> before September</w:delText>
          </w:r>
        </w:del>
        <w:del w:id="254" w:author="Liu, Luyu" w:date="2019-11-27T20:40:00Z">
          <w:r w:rsidDel="002A7DAA">
            <w:delText xml:space="preserve"> had </w:delText>
          </w:r>
          <w:r w:rsidDel="00744EFF">
            <w:delText>lower</w:delText>
          </w:r>
        </w:del>
        <w:del w:id="255" w:author="Liu, Luyu" w:date="2019-11-27T20:52:00Z">
          <w:r w:rsidDel="004A10A6">
            <w:delText>.</w:delText>
          </w:r>
        </w:del>
      </w:moveTo>
    </w:p>
    <w:p w14:paraId="3FB09A4B" w14:textId="1B0C2814" w:rsidR="00B44330" w:rsidDel="004A10A6" w:rsidRDefault="00B44330" w:rsidP="00B44330">
      <w:pPr>
        <w:pStyle w:val="TimesNewRoman"/>
        <w:ind w:firstLine="720"/>
        <w:rPr>
          <w:del w:id="256" w:author="Liu, Luyu" w:date="2019-11-27T20:53:00Z"/>
          <w:moveTo w:id="257" w:author="Liu, Luyu" w:date="2019-11-27T17:21:00Z"/>
        </w:rPr>
      </w:pPr>
    </w:p>
    <w:tbl>
      <w:tblPr>
        <w:tblStyle w:val="TableGrid"/>
        <w:tblW w:w="0" w:type="auto"/>
        <w:tblLook w:val="04A0" w:firstRow="1" w:lastRow="0" w:firstColumn="1" w:lastColumn="0" w:noHBand="0" w:noVBand="1"/>
      </w:tblPr>
      <w:tblGrid>
        <w:gridCol w:w="2695"/>
        <w:gridCol w:w="2160"/>
        <w:gridCol w:w="2157"/>
        <w:gridCol w:w="2338"/>
      </w:tblGrid>
      <w:tr w:rsidR="00B44330" w:rsidDel="004A10A6" w14:paraId="5C93BC89" w14:textId="60B0C7E8" w:rsidTr="00ED7F3C">
        <w:trPr>
          <w:del w:id="258" w:author="Liu, Luyu" w:date="2019-11-27T20:53:00Z"/>
        </w:trPr>
        <w:tc>
          <w:tcPr>
            <w:tcW w:w="2695" w:type="dxa"/>
          </w:tcPr>
          <w:p w14:paraId="751C0DBA" w14:textId="3C6A48D4" w:rsidR="00B44330" w:rsidDel="004A10A6" w:rsidRDefault="00B44330" w:rsidP="00ED7F3C">
            <w:pPr>
              <w:pStyle w:val="TimesNewRoman"/>
              <w:rPr>
                <w:del w:id="259" w:author="Liu, Luyu" w:date="2019-11-27T20:53:00Z"/>
                <w:moveTo w:id="260" w:author="Liu, Luyu" w:date="2019-11-27T17:21:00Z"/>
              </w:rPr>
            </w:pPr>
            <w:moveTo w:id="261" w:author="Liu, Luyu" w:date="2019-11-27T17:21:00Z">
              <w:del w:id="262" w:author="Liu, Luyu" w:date="2019-11-27T20:53:00Z">
                <w:r w:rsidDel="004A10A6">
                  <w:delText>PT optimal - ST waiting time difference (seconds)</w:delText>
                </w:r>
              </w:del>
            </w:moveTo>
          </w:p>
        </w:tc>
        <w:tc>
          <w:tcPr>
            <w:tcW w:w="2160" w:type="dxa"/>
          </w:tcPr>
          <w:p w14:paraId="50479AA5" w14:textId="40C9B76E" w:rsidR="00B44330" w:rsidDel="004A10A6" w:rsidRDefault="00B44330" w:rsidP="00ED7F3C">
            <w:pPr>
              <w:pStyle w:val="TimesNewRoman"/>
              <w:rPr>
                <w:del w:id="263" w:author="Liu, Luyu" w:date="2019-11-27T20:53:00Z"/>
                <w:moveTo w:id="264" w:author="Liu, Luyu" w:date="2019-11-27T17:21:00Z"/>
              </w:rPr>
            </w:pPr>
            <w:moveTo w:id="265" w:author="Liu, Luyu" w:date="2019-11-27T17:21:00Z">
              <w:del w:id="266" w:author="Liu, Luyu" w:date="2019-11-27T20:53:00Z">
                <w:r w:rsidDel="004A10A6">
                  <w:delText>Before Sep 1</w:delText>
                </w:r>
                <w:r w:rsidRPr="00D15D25" w:rsidDel="004A10A6">
                  <w:rPr>
                    <w:vertAlign w:val="superscript"/>
                  </w:rPr>
                  <w:delText>st</w:delText>
                </w:r>
                <w:r w:rsidDel="004A10A6">
                  <w:delText xml:space="preserve"> 2018</w:delText>
                </w:r>
              </w:del>
            </w:moveTo>
          </w:p>
        </w:tc>
        <w:tc>
          <w:tcPr>
            <w:tcW w:w="2157" w:type="dxa"/>
          </w:tcPr>
          <w:p w14:paraId="6604925E" w14:textId="31E041D7" w:rsidR="00B44330" w:rsidDel="004A10A6" w:rsidRDefault="00B44330" w:rsidP="00ED7F3C">
            <w:pPr>
              <w:pStyle w:val="TimesNewRoman"/>
              <w:rPr>
                <w:del w:id="267" w:author="Liu, Luyu" w:date="2019-11-27T20:53:00Z"/>
                <w:moveTo w:id="268" w:author="Liu, Luyu" w:date="2019-11-27T17:21:00Z"/>
              </w:rPr>
            </w:pPr>
            <w:moveTo w:id="269" w:author="Liu, Luyu" w:date="2019-11-27T17:21:00Z">
              <w:del w:id="270" w:author="Liu, Luyu" w:date="2019-11-27T20:53:00Z">
                <w:r w:rsidDel="004A10A6">
                  <w:delText>After Sep 1</w:delText>
                </w:r>
                <w:r w:rsidRPr="00D15D25" w:rsidDel="004A10A6">
                  <w:rPr>
                    <w:vertAlign w:val="superscript"/>
                  </w:rPr>
                  <w:delText>st</w:delText>
                </w:r>
                <w:r w:rsidDel="004A10A6">
                  <w:delText xml:space="preserve"> 2018</w:delText>
                </w:r>
              </w:del>
            </w:moveTo>
          </w:p>
        </w:tc>
        <w:tc>
          <w:tcPr>
            <w:tcW w:w="2338" w:type="dxa"/>
          </w:tcPr>
          <w:p w14:paraId="5870059A" w14:textId="034A9E8A" w:rsidR="00B44330" w:rsidDel="004A10A6" w:rsidRDefault="00B44330" w:rsidP="00ED7F3C">
            <w:pPr>
              <w:pStyle w:val="TimesNewRoman"/>
              <w:rPr>
                <w:del w:id="271" w:author="Liu, Luyu" w:date="2019-11-27T20:53:00Z"/>
                <w:moveTo w:id="272" w:author="Liu, Luyu" w:date="2019-11-27T17:21:00Z"/>
              </w:rPr>
            </w:pPr>
            <w:moveTo w:id="273" w:author="Liu, Luyu" w:date="2019-11-27T17:21:00Z">
              <w:del w:id="274" w:author="Liu, Luyu" w:date="2019-11-27T20:53:00Z">
                <w:r w:rsidDel="004A10A6">
                  <w:delText>All year</w:delText>
                </w:r>
              </w:del>
            </w:moveTo>
          </w:p>
        </w:tc>
      </w:tr>
      <w:tr w:rsidR="00B44330" w:rsidDel="004A10A6" w14:paraId="4BE719A2" w14:textId="11C36A2D" w:rsidTr="00ED7F3C">
        <w:trPr>
          <w:del w:id="275" w:author="Liu, Luyu" w:date="2019-11-27T20:53:00Z"/>
        </w:trPr>
        <w:tc>
          <w:tcPr>
            <w:tcW w:w="2695" w:type="dxa"/>
          </w:tcPr>
          <w:p w14:paraId="2AB4BA93" w14:textId="78F1FCD3" w:rsidR="00B44330" w:rsidDel="004A10A6" w:rsidRDefault="00B44330" w:rsidP="00ED7F3C">
            <w:pPr>
              <w:pStyle w:val="TimesNewRoman"/>
              <w:rPr>
                <w:del w:id="276" w:author="Liu, Luyu" w:date="2019-11-27T20:53:00Z"/>
                <w:moveTo w:id="277" w:author="Liu, Luyu" w:date="2019-11-27T17:21:00Z"/>
              </w:rPr>
            </w:pPr>
            <w:moveTo w:id="278" w:author="Liu, Luyu" w:date="2019-11-27T17:21:00Z">
              <w:del w:id="279" w:author="Liu, Luyu" w:date="2019-11-27T20:53:00Z">
                <w:r w:rsidDel="004A10A6">
                  <w:delText>Upstream stops</w:delText>
                </w:r>
              </w:del>
            </w:moveTo>
          </w:p>
        </w:tc>
        <w:tc>
          <w:tcPr>
            <w:tcW w:w="2160" w:type="dxa"/>
          </w:tcPr>
          <w:p w14:paraId="726654F8" w14:textId="767D30EC" w:rsidR="00B44330" w:rsidDel="004A10A6" w:rsidRDefault="00B44330" w:rsidP="00ED7F3C">
            <w:pPr>
              <w:pStyle w:val="TimesNewRoman"/>
              <w:rPr>
                <w:del w:id="280" w:author="Liu, Luyu" w:date="2019-11-27T20:53:00Z"/>
                <w:moveTo w:id="281" w:author="Liu, Luyu" w:date="2019-11-27T17:21:00Z"/>
              </w:rPr>
            </w:pPr>
            <w:moveTo w:id="282" w:author="Liu, Luyu" w:date="2019-11-27T17:21:00Z">
              <w:del w:id="283" w:author="Liu, Luyu" w:date="2019-11-27T20:53:00Z">
                <w:r w:rsidDel="004A10A6">
                  <w:delText>1</w:delText>
                </w:r>
              </w:del>
            </w:moveTo>
          </w:p>
        </w:tc>
        <w:tc>
          <w:tcPr>
            <w:tcW w:w="2157" w:type="dxa"/>
          </w:tcPr>
          <w:p w14:paraId="5AD69771" w14:textId="3BCABAC1" w:rsidR="00B44330" w:rsidRPr="00C50141" w:rsidDel="004A10A6" w:rsidRDefault="00B44330" w:rsidP="00ED7F3C">
            <w:pPr>
              <w:rPr>
                <w:del w:id="284" w:author="Liu, Luyu" w:date="2019-11-27T20:53:00Z"/>
                <w:moveTo w:id="285" w:author="Liu, Luyu" w:date="2019-11-27T17:21:00Z"/>
                <w:rFonts w:ascii="Times New Roman" w:hAnsi="Times New Roman" w:cs="Times New Roman"/>
                <w:sz w:val="24"/>
                <w:szCs w:val="24"/>
              </w:rPr>
            </w:pPr>
            <w:moveTo w:id="286" w:author="Liu, Luyu" w:date="2019-11-27T17:21:00Z">
              <w:del w:id="287" w:author="Liu, Luyu" w:date="2019-11-27T20:53:00Z">
                <w:r w:rsidRPr="00C50141" w:rsidDel="004A10A6">
                  <w:rPr>
                    <w:rFonts w:ascii="Times New Roman" w:hAnsi="Times New Roman" w:cs="Times New Roman"/>
                    <w:sz w:val="24"/>
                    <w:szCs w:val="24"/>
                  </w:rPr>
                  <w:delText>117</w:delText>
                </w:r>
              </w:del>
            </w:moveTo>
          </w:p>
        </w:tc>
        <w:tc>
          <w:tcPr>
            <w:tcW w:w="2338" w:type="dxa"/>
          </w:tcPr>
          <w:p w14:paraId="757CB2DF" w14:textId="6B6B630A" w:rsidR="00B44330" w:rsidDel="004A10A6" w:rsidRDefault="00B44330" w:rsidP="00ED7F3C">
            <w:pPr>
              <w:pStyle w:val="TimesNewRoman"/>
              <w:rPr>
                <w:del w:id="288" w:author="Liu, Luyu" w:date="2019-11-27T20:53:00Z"/>
                <w:moveTo w:id="289" w:author="Liu, Luyu" w:date="2019-11-27T17:21:00Z"/>
              </w:rPr>
            </w:pPr>
            <w:moveTo w:id="290" w:author="Liu, Luyu" w:date="2019-11-27T17:21:00Z">
              <w:del w:id="291" w:author="Liu, Luyu" w:date="2019-11-27T20:53:00Z">
                <w:r w:rsidDel="004A10A6">
                  <w:delText>68</w:delText>
                </w:r>
              </w:del>
            </w:moveTo>
          </w:p>
        </w:tc>
      </w:tr>
      <w:tr w:rsidR="00B44330" w:rsidDel="004A10A6" w14:paraId="51A0EAEC" w14:textId="37C9A4AC" w:rsidTr="00ED7F3C">
        <w:trPr>
          <w:del w:id="292" w:author="Liu, Luyu" w:date="2019-11-27T20:53:00Z"/>
        </w:trPr>
        <w:tc>
          <w:tcPr>
            <w:tcW w:w="2695" w:type="dxa"/>
          </w:tcPr>
          <w:p w14:paraId="7BCF492B" w14:textId="10CCF76C" w:rsidR="00B44330" w:rsidDel="004A10A6" w:rsidRDefault="00B44330" w:rsidP="00ED7F3C">
            <w:pPr>
              <w:pStyle w:val="TimesNewRoman"/>
              <w:rPr>
                <w:del w:id="293" w:author="Liu, Luyu" w:date="2019-11-27T20:53:00Z"/>
                <w:moveTo w:id="294" w:author="Liu, Luyu" w:date="2019-11-27T17:21:00Z"/>
              </w:rPr>
            </w:pPr>
            <w:moveTo w:id="295" w:author="Liu, Luyu" w:date="2019-11-27T17:21:00Z">
              <w:del w:id="296" w:author="Liu, Luyu" w:date="2019-11-27T20:53:00Z">
                <w:r w:rsidDel="004A10A6">
                  <w:delText>Downstream stops</w:delText>
                </w:r>
              </w:del>
            </w:moveTo>
          </w:p>
        </w:tc>
        <w:tc>
          <w:tcPr>
            <w:tcW w:w="2160" w:type="dxa"/>
          </w:tcPr>
          <w:p w14:paraId="5A36F759" w14:textId="223CB11E" w:rsidR="00B44330" w:rsidDel="004A10A6" w:rsidRDefault="00B44330" w:rsidP="00ED7F3C">
            <w:pPr>
              <w:pStyle w:val="TimesNewRoman"/>
              <w:rPr>
                <w:del w:id="297" w:author="Liu, Luyu" w:date="2019-11-27T20:53:00Z"/>
                <w:moveTo w:id="298" w:author="Liu, Luyu" w:date="2019-11-27T17:21:00Z"/>
              </w:rPr>
            </w:pPr>
            <w:moveTo w:id="299" w:author="Liu, Luyu" w:date="2019-11-27T17:21:00Z">
              <w:del w:id="300" w:author="Liu, Luyu" w:date="2019-11-27T20:53:00Z">
                <w:r w:rsidDel="004A10A6">
                  <w:delText>-91</w:delText>
                </w:r>
              </w:del>
            </w:moveTo>
          </w:p>
        </w:tc>
        <w:tc>
          <w:tcPr>
            <w:tcW w:w="2157" w:type="dxa"/>
          </w:tcPr>
          <w:p w14:paraId="09BBED93" w14:textId="0D639F4C" w:rsidR="00B44330" w:rsidRPr="00C50141" w:rsidDel="004A10A6" w:rsidRDefault="00B44330" w:rsidP="00ED7F3C">
            <w:pPr>
              <w:rPr>
                <w:del w:id="301" w:author="Liu, Luyu" w:date="2019-11-27T20:53:00Z"/>
                <w:moveTo w:id="302" w:author="Liu, Luyu" w:date="2019-11-27T17:21:00Z"/>
                <w:rFonts w:ascii="Times New Roman" w:hAnsi="Times New Roman" w:cs="Times New Roman"/>
                <w:sz w:val="24"/>
                <w:szCs w:val="24"/>
              </w:rPr>
            </w:pPr>
            <w:moveTo w:id="303" w:author="Liu, Luyu" w:date="2019-11-27T17:21:00Z">
              <w:del w:id="304" w:author="Liu, Luyu" w:date="2019-11-27T20:53:00Z">
                <w:r w:rsidRPr="00C50141" w:rsidDel="004A10A6">
                  <w:rPr>
                    <w:rFonts w:ascii="Times New Roman" w:hAnsi="Times New Roman" w:cs="Times New Roman"/>
                    <w:sz w:val="24"/>
                    <w:szCs w:val="24"/>
                  </w:rPr>
                  <w:delText>24</w:delText>
                </w:r>
              </w:del>
            </w:moveTo>
          </w:p>
        </w:tc>
        <w:tc>
          <w:tcPr>
            <w:tcW w:w="2338" w:type="dxa"/>
          </w:tcPr>
          <w:p w14:paraId="0995C485" w14:textId="41E2E074" w:rsidR="00B44330" w:rsidDel="004A10A6" w:rsidRDefault="00B44330" w:rsidP="00ED7F3C">
            <w:pPr>
              <w:pStyle w:val="TimesNewRoman"/>
              <w:rPr>
                <w:del w:id="305" w:author="Liu, Luyu" w:date="2019-11-27T20:53:00Z"/>
                <w:moveTo w:id="306" w:author="Liu, Luyu" w:date="2019-11-27T17:21:00Z"/>
              </w:rPr>
            </w:pPr>
            <w:moveTo w:id="307" w:author="Liu, Luyu" w:date="2019-11-27T17:21:00Z">
              <w:del w:id="308" w:author="Liu, Luyu" w:date="2019-11-27T20:53:00Z">
                <w:r w:rsidDel="004A10A6">
                  <w:delText>-21</w:delText>
                </w:r>
              </w:del>
            </w:moveTo>
          </w:p>
        </w:tc>
      </w:tr>
      <w:tr w:rsidR="00B44330" w:rsidDel="004A10A6" w14:paraId="27E2A9A2" w14:textId="1F7E0186" w:rsidTr="00ED7F3C">
        <w:trPr>
          <w:del w:id="309" w:author="Liu, Luyu" w:date="2019-11-27T20:53:00Z"/>
        </w:trPr>
        <w:tc>
          <w:tcPr>
            <w:tcW w:w="2695" w:type="dxa"/>
          </w:tcPr>
          <w:p w14:paraId="256139F3" w14:textId="4DBF2EDA" w:rsidR="00B44330" w:rsidDel="004A10A6" w:rsidRDefault="00B44330" w:rsidP="00ED7F3C">
            <w:pPr>
              <w:pStyle w:val="TimesNewRoman"/>
              <w:rPr>
                <w:del w:id="310" w:author="Liu, Luyu" w:date="2019-11-27T20:53:00Z"/>
                <w:moveTo w:id="311" w:author="Liu, Luyu" w:date="2019-11-27T17:21:00Z"/>
              </w:rPr>
            </w:pPr>
            <w:moveTo w:id="312" w:author="Liu, Luyu" w:date="2019-11-27T17:21:00Z">
              <w:del w:id="313" w:author="Liu, Luyu" w:date="2019-11-27T20:53:00Z">
                <w:r w:rsidDel="004A10A6">
                  <w:delText>All stops</w:delText>
                </w:r>
              </w:del>
            </w:moveTo>
          </w:p>
        </w:tc>
        <w:tc>
          <w:tcPr>
            <w:tcW w:w="2160" w:type="dxa"/>
          </w:tcPr>
          <w:p w14:paraId="1DF8ED6E" w14:textId="3A754F44" w:rsidR="00B44330" w:rsidDel="004A10A6" w:rsidRDefault="00B44330" w:rsidP="00ED7F3C">
            <w:pPr>
              <w:pStyle w:val="TimesNewRoman"/>
              <w:rPr>
                <w:del w:id="314" w:author="Liu, Luyu" w:date="2019-11-27T20:53:00Z"/>
                <w:moveTo w:id="315" w:author="Liu, Luyu" w:date="2019-11-27T17:21:00Z"/>
              </w:rPr>
            </w:pPr>
            <w:moveTo w:id="316" w:author="Liu, Luyu" w:date="2019-11-27T17:21:00Z">
              <w:del w:id="317" w:author="Liu, Luyu" w:date="2019-11-27T20:53:00Z">
                <w:r w:rsidDel="004A10A6">
                  <w:delText>-32</w:delText>
                </w:r>
              </w:del>
            </w:moveTo>
          </w:p>
        </w:tc>
        <w:tc>
          <w:tcPr>
            <w:tcW w:w="2157" w:type="dxa"/>
          </w:tcPr>
          <w:p w14:paraId="71B959BE" w14:textId="416EB706" w:rsidR="00B44330" w:rsidDel="004A10A6" w:rsidRDefault="00B44330" w:rsidP="00ED7F3C">
            <w:pPr>
              <w:pStyle w:val="TimesNewRoman"/>
              <w:rPr>
                <w:del w:id="318" w:author="Liu, Luyu" w:date="2019-11-27T20:53:00Z"/>
                <w:moveTo w:id="319" w:author="Liu, Luyu" w:date="2019-11-27T17:21:00Z"/>
              </w:rPr>
            </w:pPr>
            <w:moveTo w:id="320" w:author="Liu, Luyu" w:date="2019-11-27T17:21:00Z">
              <w:del w:id="321" w:author="Liu, Luyu" w:date="2019-11-27T20:53:00Z">
                <w:r w:rsidDel="004A10A6">
                  <w:delText>84</w:delText>
                </w:r>
              </w:del>
            </w:moveTo>
          </w:p>
        </w:tc>
        <w:tc>
          <w:tcPr>
            <w:tcW w:w="2338" w:type="dxa"/>
          </w:tcPr>
          <w:p w14:paraId="6EB4C47C" w14:textId="4F703A6B" w:rsidR="00B44330" w:rsidDel="004A10A6" w:rsidRDefault="00B44330" w:rsidP="00ED7F3C">
            <w:pPr>
              <w:pStyle w:val="TimesNewRoman"/>
              <w:rPr>
                <w:del w:id="322" w:author="Liu, Luyu" w:date="2019-11-27T20:53:00Z"/>
                <w:moveTo w:id="323" w:author="Liu, Luyu" w:date="2019-11-27T17:21:00Z"/>
              </w:rPr>
            </w:pPr>
            <w:moveTo w:id="324" w:author="Liu, Luyu" w:date="2019-11-27T17:21:00Z">
              <w:del w:id="325" w:author="Liu, Luyu" w:date="2019-11-27T20:53:00Z">
                <w:r w:rsidDel="004A10A6">
                  <w:delText>27</w:delText>
                </w:r>
              </w:del>
            </w:moveTo>
          </w:p>
        </w:tc>
      </w:tr>
    </w:tbl>
    <w:p w14:paraId="3D926493" w14:textId="70E49EA9" w:rsidR="00B44330" w:rsidDel="004A10A6" w:rsidRDefault="00B44330" w:rsidP="00B44330">
      <w:pPr>
        <w:pStyle w:val="TimesNewRoman"/>
        <w:jc w:val="center"/>
        <w:rPr>
          <w:del w:id="326" w:author="Liu, Luyu" w:date="2019-11-27T20:53:00Z"/>
          <w:moveTo w:id="327" w:author="Liu, Luyu" w:date="2019-11-27T17:21:00Z"/>
        </w:rPr>
      </w:pPr>
      <w:moveTo w:id="328" w:author="Liu, Luyu" w:date="2019-11-27T17:21:00Z">
        <w:del w:id="329" w:author="Liu, Luyu" w:date="2019-11-27T20:53:00Z">
          <w:r w:rsidDel="004A10A6">
            <w:delText xml:space="preserve">Table </w:delText>
          </w:r>
          <w:r w:rsidDel="004A10A6">
            <w:fldChar w:fldCharType="begin"/>
          </w:r>
          <w:r w:rsidRPr="004A10A6" w:rsidDel="004A10A6">
            <w:delInstrText xml:space="preserve"> SEQ Table \* ARABIC </w:delInstrText>
          </w:r>
          <w:r w:rsidDel="004A10A6">
            <w:fldChar w:fldCharType="separate"/>
          </w:r>
          <w:r w:rsidRPr="004A10A6" w:rsidDel="004A10A6">
            <w:rPr>
              <w:noProof/>
            </w:rPr>
            <w:delText>3</w:delText>
          </w:r>
          <w:r w:rsidDel="004A10A6">
            <w:rPr>
              <w:noProof/>
            </w:rPr>
            <w:fldChar w:fldCharType="end"/>
          </w:r>
          <w:r w:rsidDel="004A10A6">
            <w:rPr>
              <w:noProof/>
            </w:rPr>
            <w:delText>:</w:delText>
          </w:r>
          <w:r w:rsidDel="004A10A6">
            <w:delText xml:space="preserve"> PT optimal – ST waiting time difference according to different spatiotemporal division.</w:delText>
          </w:r>
          <w:commentRangeEnd w:id="218"/>
          <w:r w:rsidDel="004A10A6">
            <w:rPr>
              <w:rStyle w:val="CommentReference"/>
              <w:rFonts w:asciiTheme="minorHAnsi" w:hAnsiTheme="minorHAnsi" w:cstheme="minorBidi"/>
            </w:rPr>
            <w:commentReference w:id="218"/>
          </w:r>
        </w:del>
      </w:moveTo>
      <w:commentRangeEnd w:id="219"/>
      <w:del w:id="330" w:author="Liu, Luyu" w:date="2019-11-27T20:53:00Z">
        <w:r w:rsidR="00A616BD" w:rsidDel="004A10A6">
          <w:rPr>
            <w:rStyle w:val="CommentReference"/>
            <w:rFonts w:asciiTheme="minorHAnsi" w:hAnsiTheme="minorHAnsi" w:cstheme="minorBidi"/>
          </w:rPr>
          <w:commentReference w:id="219"/>
        </w:r>
        <w:commentRangeEnd w:id="220"/>
        <w:r w:rsidR="002A7DAA" w:rsidDel="004A10A6">
          <w:rPr>
            <w:rStyle w:val="CommentReference"/>
            <w:rFonts w:asciiTheme="minorHAnsi" w:hAnsiTheme="minorHAnsi" w:cstheme="minorBidi"/>
          </w:rPr>
          <w:commentReference w:id="220"/>
        </w:r>
      </w:del>
    </w:p>
    <w:moveToRangeEnd w:id="217"/>
    <w:p w14:paraId="2BA4BF05" w14:textId="41C47DA7" w:rsidR="006550FB" w:rsidDel="004A10A6" w:rsidRDefault="006550FB" w:rsidP="006550FB">
      <w:pPr>
        <w:pStyle w:val="IndentTimesNewRoman"/>
        <w:ind w:firstLine="0"/>
        <w:rPr>
          <w:del w:id="331" w:author="Liu, Luyu" w:date="2019-11-27T20:53:00Z"/>
        </w:rPr>
      </w:pPr>
    </w:p>
    <w:p w14:paraId="14ECEE2E" w14:textId="6ACD8BD0" w:rsidR="006550FB" w:rsidRPr="008E3ACA" w:rsidRDefault="008E3ACA" w:rsidP="008E3ACA">
      <w:pPr>
        <w:spacing w:line="256" w:lineRule="auto"/>
        <w:rPr>
          <w:rFonts w:ascii="Times New Roman" w:hAnsi="Times New Roman" w:cs="Times New Roman"/>
          <w:b/>
          <w:sz w:val="24"/>
          <w:szCs w:val="24"/>
        </w:rPr>
      </w:pPr>
      <w:r w:rsidRPr="008E3ACA">
        <w:rPr>
          <w:rFonts w:ascii="Times New Roman" w:hAnsi="Times New Roman" w:cs="Times New Roman"/>
          <w:b/>
          <w:sz w:val="24"/>
          <w:szCs w:val="24"/>
        </w:rPr>
        <w:t xml:space="preserve">5. </w:t>
      </w:r>
      <w:r w:rsidR="006550FB" w:rsidRPr="008E3ACA">
        <w:rPr>
          <w:rFonts w:ascii="Times New Roman" w:hAnsi="Times New Roman" w:cs="Times New Roman"/>
          <w:b/>
          <w:sz w:val="24"/>
          <w:szCs w:val="24"/>
        </w:rPr>
        <w:t>Conclusion</w:t>
      </w:r>
    </w:p>
    <w:p w14:paraId="607A1A2C" w14:textId="64F9DE41" w:rsidR="006550FB" w:rsidRDefault="0016636C" w:rsidP="0016636C">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w:t>
      </w:r>
      <w:r w:rsidR="009D6A04">
        <w:rPr>
          <w:rFonts w:ascii="Times New Roman" w:hAnsi="Times New Roman" w:cs="Times New Roman"/>
          <w:sz w:val="24"/>
          <w:szCs w:val="24"/>
        </w:rPr>
        <w:t xml:space="preserve">argues </w:t>
      </w:r>
      <w:r w:rsidR="006550FB">
        <w:rPr>
          <w:rFonts w:ascii="Times New Roman" w:hAnsi="Times New Roman" w:cs="Times New Roman"/>
          <w:sz w:val="24"/>
          <w:szCs w:val="24"/>
        </w:rPr>
        <w:t xml:space="preserve">that </w:t>
      </w:r>
      <w:r>
        <w:rPr>
          <w:rFonts w:ascii="Times New Roman" w:hAnsi="Times New Roman" w:cs="Times New Roman"/>
          <w:sz w:val="24"/>
          <w:szCs w:val="24"/>
        </w:rPr>
        <w:t>transit real-time information (RTI)</w:t>
      </w:r>
      <w:r w:rsidR="006550FB">
        <w:rPr>
          <w:rFonts w:ascii="Times New Roman" w:hAnsi="Times New Roman" w:cs="Times New Roman"/>
          <w:sz w:val="24"/>
          <w:szCs w:val="24"/>
        </w:rPr>
        <w:t xml:space="preserve"> can decrease transit users’ waiting time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sidR="006550F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However, few stu</w:t>
      </w:r>
      <w:r w:rsidR="003131C1">
        <w:rPr>
          <w:rFonts w:ascii="Times New Roman" w:hAnsi="Times New Roman" w:cs="Times New Roman"/>
          <w:sz w:val="24"/>
          <w:szCs w:val="24"/>
        </w:rPr>
        <w:t>dies systematically investigate</w:t>
      </w:r>
      <w:r w:rsidR="006550FB">
        <w:rPr>
          <w:rFonts w:ascii="Times New Roman" w:hAnsi="Times New Roman" w:cs="Times New Roman"/>
          <w:sz w:val="24"/>
          <w:szCs w:val="24"/>
        </w:rPr>
        <w:t xml:space="preserve"> the </w:t>
      </w:r>
      <w:r w:rsidR="003131C1">
        <w:rPr>
          <w:rFonts w:ascii="Times New Roman" w:hAnsi="Times New Roman" w:cs="Times New Roman"/>
          <w:sz w:val="24"/>
          <w:szCs w:val="24"/>
        </w:rPr>
        <w:t xml:space="preserve">mechanisms behind this claim and variations </w:t>
      </w:r>
      <w:r w:rsidR="003131C1" w:rsidRPr="003131C1">
        <w:rPr>
          <w:rFonts w:ascii="Times New Roman" w:hAnsi="Times New Roman" w:cs="Times New Roman"/>
          <w:sz w:val="24"/>
          <w:szCs w:val="24"/>
        </w:rPr>
        <w:t xml:space="preserve">across time and space </w:t>
      </w:r>
      <w:r w:rsidR="003131C1">
        <w:rPr>
          <w:rFonts w:ascii="Times New Roman" w:hAnsi="Times New Roman" w:cs="Times New Roman"/>
          <w:sz w:val="24"/>
          <w:szCs w:val="24"/>
        </w:rPr>
        <w:t>of RTI</w:t>
      </w:r>
      <w:r w:rsidR="006550FB">
        <w:rPr>
          <w:rFonts w:ascii="Times New Roman" w:hAnsi="Times New Roman" w:cs="Times New Roman"/>
          <w:sz w:val="24"/>
          <w:szCs w:val="24"/>
        </w:rPr>
        <w:t xml:space="preserve"> impact</w:t>
      </w:r>
      <w:r w:rsidR="003131C1">
        <w:rPr>
          <w:rFonts w:ascii="Times New Roman" w:hAnsi="Times New Roman" w:cs="Times New Roman"/>
          <w:sz w:val="24"/>
          <w:szCs w:val="24"/>
        </w:rPr>
        <w:t xml:space="preserve"> on waiting time and the risk of missing a bus.  In this paper</w:t>
      </w:r>
      <w:r w:rsidR="006550FB">
        <w:rPr>
          <w:rFonts w:ascii="Times New Roman" w:hAnsi="Times New Roman" w:cs="Times New Roman"/>
          <w:sz w:val="24"/>
          <w:szCs w:val="24"/>
        </w:rPr>
        <w:t xml:space="preserve">, </w:t>
      </w:r>
      <w:r w:rsidR="003131C1">
        <w:rPr>
          <w:rFonts w:ascii="Times New Roman" w:hAnsi="Times New Roman" w:cs="Times New Roman"/>
          <w:sz w:val="24"/>
          <w:szCs w:val="24"/>
        </w:rPr>
        <w:t xml:space="preserve">we theorize and </w:t>
      </w:r>
      <w:r w:rsidR="00EF3FF6">
        <w:rPr>
          <w:rFonts w:ascii="Times New Roman" w:hAnsi="Times New Roman" w:cs="Times New Roman"/>
          <w:sz w:val="24"/>
          <w:szCs w:val="24"/>
        </w:rPr>
        <w:t xml:space="preserve">validate the concept of reclaimed delay and discontinuity delay during the synchronization process between users and buses. </w:t>
      </w:r>
      <w:r w:rsidR="003131C1">
        <w:rPr>
          <w:rFonts w:ascii="Times New Roman" w:hAnsi="Times New Roman" w:cs="Times New Roman"/>
          <w:sz w:val="24"/>
          <w:szCs w:val="24"/>
        </w:rPr>
        <w:t>We i</w:t>
      </w:r>
      <w:r w:rsidR="006550FB">
        <w:rPr>
          <w:rFonts w:ascii="Times New Roman" w:hAnsi="Times New Roman" w:cs="Times New Roman"/>
          <w:sz w:val="24"/>
          <w:szCs w:val="24"/>
        </w:rPr>
        <w:t>ntroduce the concept of trip planning strategy (TPS) and five types of TPSs for both RTI and non-RTI users.</w:t>
      </w:r>
      <w:r w:rsidR="00840128">
        <w:rPr>
          <w:rFonts w:ascii="Times New Roman" w:hAnsi="Times New Roman" w:cs="Times New Roman"/>
          <w:sz w:val="24"/>
          <w:szCs w:val="24"/>
        </w:rPr>
        <w:t xml:space="preserve"> </w:t>
      </w:r>
      <w:r w:rsidR="003131C1">
        <w:rPr>
          <w:rFonts w:ascii="Times New Roman" w:hAnsi="Times New Roman" w:cs="Times New Roman"/>
          <w:sz w:val="24"/>
          <w:szCs w:val="24"/>
        </w:rPr>
        <w:t xml:space="preserve">We calculate the empirical wait time and risk of the different TPS using real-time bus location data for a representative bus route in a mid-sized US city.  We find that the best RTI strategy, a prudent tactic (PT) with an optimized insurance buffer, </w:t>
      </w:r>
      <w:r w:rsidR="004D3C3D">
        <w:rPr>
          <w:rFonts w:ascii="Times New Roman" w:hAnsi="Times New Roman" w:cs="Times New Roman"/>
          <w:sz w:val="24"/>
          <w:szCs w:val="24"/>
        </w:rPr>
        <w:t xml:space="preserve">performs roughly the same as a simple, follow the schedule tactic (ST) that does not use RTI.  </w:t>
      </w:r>
      <w:r w:rsidR="006550FB">
        <w:rPr>
          <w:rFonts w:ascii="Times New Roman" w:hAnsi="Times New Roman" w:cs="Times New Roman"/>
          <w:sz w:val="24"/>
          <w:szCs w:val="24"/>
        </w:rPr>
        <w:t xml:space="preserve">The analyses results show that PT users in upstream stops </w:t>
      </w:r>
      <w:r w:rsidR="004D3C3D">
        <w:rPr>
          <w:rFonts w:ascii="Times New Roman" w:hAnsi="Times New Roman" w:cs="Times New Roman"/>
          <w:sz w:val="24"/>
          <w:szCs w:val="24"/>
        </w:rPr>
        <w:t xml:space="preserve">on a route will wait </w:t>
      </w:r>
      <w:r w:rsidR="006550FB">
        <w:rPr>
          <w:rFonts w:ascii="Times New Roman" w:hAnsi="Times New Roman" w:cs="Times New Roman"/>
          <w:sz w:val="24"/>
          <w:szCs w:val="24"/>
        </w:rPr>
        <w:t>more time th</w:t>
      </w:r>
      <w:r w:rsidR="004D3C3D">
        <w:rPr>
          <w:rFonts w:ascii="Times New Roman" w:hAnsi="Times New Roman" w:cs="Times New Roman"/>
          <w:sz w:val="24"/>
          <w:szCs w:val="24"/>
        </w:rPr>
        <w:t xml:space="preserve">an the ST users, and PT </w:t>
      </w:r>
      <w:r w:rsidR="006550FB">
        <w:rPr>
          <w:rFonts w:ascii="Times New Roman" w:hAnsi="Times New Roman" w:cs="Times New Roman"/>
          <w:sz w:val="24"/>
          <w:szCs w:val="24"/>
        </w:rPr>
        <w:t xml:space="preserve">users in </w:t>
      </w:r>
      <w:r w:rsidR="004D3C3D">
        <w:rPr>
          <w:rFonts w:ascii="Times New Roman" w:hAnsi="Times New Roman" w:cs="Times New Roman"/>
          <w:sz w:val="24"/>
          <w:szCs w:val="24"/>
        </w:rPr>
        <w:t xml:space="preserve">this area may suffer from higher </w:t>
      </w:r>
      <w:r w:rsidR="006550FB">
        <w:rPr>
          <w:rFonts w:ascii="Times New Roman" w:hAnsi="Times New Roman" w:cs="Times New Roman"/>
          <w:sz w:val="24"/>
          <w:szCs w:val="24"/>
        </w:rPr>
        <w:t xml:space="preserve">risk </w:t>
      </w:r>
      <w:r w:rsidR="004D3C3D">
        <w:rPr>
          <w:rFonts w:ascii="Times New Roman" w:hAnsi="Times New Roman" w:cs="Times New Roman"/>
          <w:sz w:val="24"/>
          <w:szCs w:val="24"/>
        </w:rPr>
        <w:t xml:space="preserve">of missing a bus </w:t>
      </w:r>
      <w:r w:rsidR="006550FB">
        <w:rPr>
          <w:rFonts w:ascii="Times New Roman" w:hAnsi="Times New Roman" w:cs="Times New Roman"/>
          <w:sz w:val="24"/>
          <w:szCs w:val="24"/>
        </w:rPr>
        <w:t>than ST users</w:t>
      </w:r>
      <w:r w:rsidR="004D3C3D">
        <w:rPr>
          <w:rFonts w:ascii="Times New Roman" w:hAnsi="Times New Roman" w:cs="Times New Roman"/>
          <w:sz w:val="24"/>
          <w:szCs w:val="24"/>
        </w:rPr>
        <w:t xml:space="preserve">. We also find that PT </w:t>
      </w:r>
      <w:r w:rsidR="006550FB">
        <w:rPr>
          <w:rFonts w:ascii="Times New Roman" w:hAnsi="Times New Roman" w:cs="Times New Roman"/>
          <w:sz w:val="24"/>
          <w:szCs w:val="24"/>
        </w:rPr>
        <w:t xml:space="preserve">users are more advantageous during </w:t>
      </w:r>
      <w:r w:rsidR="004D3C3D">
        <w:rPr>
          <w:rFonts w:ascii="Times New Roman" w:hAnsi="Times New Roman" w:cs="Times New Roman"/>
          <w:sz w:val="24"/>
          <w:szCs w:val="24"/>
        </w:rPr>
        <w:t>evening peak (</w:t>
      </w:r>
      <w:r w:rsidR="006550FB">
        <w:rPr>
          <w:rFonts w:ascii="Times New Roman" w:hAnsi="Times New Roman" w:cs="Times New Roman"/>
          <w:sz w:val="24"/>
          <w:szCs w:val="24"/>
        </w:rPr>
        <w:t>1</w:t>
      </w:r>
      <w:r w:rsidR="00522385">
        <w:rPr>
          <w:rFonts w:ascii="Times New Roman" w:hAnsi="Times New Roman" w:cs="Times New Roman"/>
          <w:sz w:val="24"/>
          <w:szCs w:val="24"/>
        </w:rPr>
        <w:t>7</w:t>
      </w:r>
      <w:r w:rsidR="006550FB">
        <w:rPr>
          <w:rFonts w:ascii="Times New Roman" w:hAnsi="Times New Roman" w:cs="Times New Roman"/>
          <w:sz w:val="24"/>
          <w:szCs w:val="24"/>
        </w:rPr>
        <w:t>:00 – 20:00</w:t>
      </w:r>
      <w:r w:rsidR="004D3C3D">
        <w:rPr>
          <w:rFonts w:ascii="Times New Roman" w:hAnsi="Times New Roman" w:cs="Times New Roman"/>
          <w:sz w:val="24"/>
          <w:szCs w:val="24"/>
        </w:rPr>
        <w:t>)</w:t>
      </w:r>
      <w:r w:rsidR="006550FB">
        <w:rPr>
          <w:rFonts w:ascii="Times New Roman" w:hAnsi="Times New Roman" w:cs="Times New Roman"/>
          <w:sz w:val="24"/>
          <w:szCs w:val="24"/>
        </w:rPr>
        <w:t xml:space="preserve"> than ST users. </w:t>
      </w:r>
      <w:r w:rsidR="004D3C3D">
        <w:rPr>
          <w:rFonts w:ascii="Times New Roman" w:hAnsi="Times New Roman" w:cs="Times New Roman"/>
          <w:sz w:val="24"/>
          <w:szCs w:val="24"/>
        </w:rPr>
        <w:t xml:space="preserve">These </w:t>
      </w:r>
      <w:r w:rsidR="006550FB">
        <w:rPr>
          <w:rFonts w:ascii="Times New Roman" w:hAnsi="Times New Roman" w:cs="Times New Roman"/>
          <w:sz w:val="24"/>
          <w:szCs w:val="24"/>
        </w:rPr>
        <w:t xml:space="preserve">results show that although </w:t>
      </w:r>
      <w:r w:rsidR="004D3C3D">
        <w:rPr>
          <w:rFonts w:ascii="Times New Roman" w:hAnsi="Times New Roman" w:cs="Times New Roman"/>
          <w:sz w:val="24"/>
          <w:szCs w:val="24"/>
        </w:rPr>
        <w:lastRenderedPageBreak/>
        <w:t xml:space="preserve">the best RTI strategy </w:t>
      </w:r>
      <w:r w:rsidR="006550FB">
        <w:rPr>
          <w:rFonts w:ascii="Times New Roman" w:hAnsi="Times New Roman" w:cs="Times New Roman"/>
          <w:sz w:val="24"/>
          <w:szCs w:val="24"/>
        </w:rPr>
        <w:t xml:space="preserve">can indeed save time for certain users in certain stops and during certain hours, they cannot </w:t>
      </w:r>
      <w:r w:rsidR="009D6A04">
        <w:rPr>
          <w:rFonts w:ascii="Times New Roman" w:hAnsi="Times New Roman" w:cs="Times New Roman"/>
          <w:sz w:val="24"/>
          <w:szCs w:val="24"/>
        </w:rPr>
        <w:t xml:space="preserve">globally </w:t>
      </w:r>
      <w:r w:rsidR="004D3C3D">
        <w:rPr>
          <w:rFonts w:ascii="Times New Roman" w:hAnsi="Times New Roman" w:cs="Times New Roman"/>
          <w:sz w:val="24"/>
          <w:szCs w:val="24"/>
        </w:rPr>
        <w:t xml:space="preserve">outperform </w:t>
      </w:r>
      <w:r w:rsidR="009D6A04">
        <w:rPr>
          <w:rFonts w:ascii="Times New Roman" w:hAnsi="Times New Roman" w:cs="Times New Roman"/>
          <w:sz w:val="24"/>
          <w:szCs w:val="24"/>
        </w:rPr>
        <w:t xml:space="preserve">simply </w:t>
      </w:r>
      <w:r w:rsidR="004D3C3D">
        <w:rPr>
          <w:rFonts w:ascii="Times New Roman" w:hAnsi="Times New Roman" w:cs="Times New Roman"/>
          <w:sz w:val="24"/>
          <w:szCs w:val="24"/>
        </w:rPr>
        <w:t>follow</w:t>
      </w:r>
      <w:r w:rsidR="009D6A04">
        <w:rPr>
          <w:rFonts w:ascii="Times New Roman" w:hAnsi="Times New Roman" w:cs="Times New Roman"/>
          <w:sz w:val="24"/>
          <w:szCs w:val="24"/>
        </w:rPr>
        <w:t>ing the published schedule</w:t>
      </w:r>
      <w:r w:rsidR="006550FB">
        <w:rPr>
          <w:rFonts w:ascii="Times New Roman" w:hAnsi="Times New Roman" w:cs="Times New Roman"/>
          <w:sz w:val="24"/>
          <w:szCs w:val="24"/>
        </w:rPr>
        <w:t xml:space="preserve">. Moreover, </w:t>
      </w:r>
      <w:r w:rsidR="004D3C3D">
        <w:rPr>
          <w:rFonts w:ascii="Times New Roman" w:hAnsi="Times New Roman" w:cs="Times New Roman"/>
          <w:sz w:val="24"/>
          <w:szCs w:val="24"/>
        </w:rPr>
        <w:t xml:space="preserve">the greedy tactic of using RTI to achieve a waiting time of zero is the worst strategy, even worse than showing up at a bus stop arbitrarily.  This suggests that RTI </w:t>
      </w:r>
      <w:r w:rsidR="006550FB">
        <w:rPr>
          <w:rFonts w:ascii="Times New Roman" w:hAnsi="Times New Roman" w:cs="Times New Roman"/>
          <w:sz w:val="24"/>
          <w:szCs w:val="24"/>
        </w:rPr>
        <w:t>could make users’ waiting time significantly longer if apps are not using the appropriate trip planning strategy.</w:t>
      </w:r>
    </w:p>
    <w:p w14:paraId="474B046B" w14:textId="6A8C48EF" w:rsidR="006550FB" w:rsidRDefault="009D6A04"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is study provides vital insights</w:t>
      </w:r>
      <w:r w:rsidR="006550FB">
        <w:rPr>
          <w:rFonts w:ascii="Times New Roman" w:hAnsi="Times New Roman" w:cs="Times New Roman"/>
          <w:sz w:val="24"/>
          <w:szCs w:val="24"/>
        </w:rPr>
        <w:t xml:space="preserve"> for transit users, planners, and real-time transit app providers. With more access to real-time data, transit system planning should not only engage with the schedule</w:t>
      </w:r>
      <w:r>
        <w:rPr>
          <w:rFonts w:ascii="Times New Roman" w:hAnsi="Times New Roman" w:cs="Times New Roman"/>
          <w:sz w:val="24"/>
          <w:szCs w:val="24"/>
        </w:rPr>
        <w:t xml:space="preserve"> but also real-time performance.  </w:t>
      </w:r>
      <w:r w:rsidR="006550FB">
        <w:rPr>
          <w:rFonts w:ascii="Times New Roman" w:hAnsi="Times New Roman" w:cs="Times New Roman"/>
          <w:sz w:val="24"/>
          <w:szCs w:val="24"/>
        </w:rPr>
        <w:t xml:space="preserve"> </w:t>
      </w:r>
      <w:r>
        <w:rPr>
          <w:rFonts w:ascii="Times New Roman" w:hAnsi="Times New Roman" w:cs="Times New Roman"/>
          <w:sz w:val="24"/>
          <w:szCs w:val="24"/>
        </w:rPr>
        <w:t xml:space="preserve">At the same time, </w:t>
      </w:r>
      <w:r w:rsidR="006550FB">
        <w:rPr>
          <w:rFonts w:ascii="Times New Roman" w:hAnsi="Times New Roman" w:cs="Times New Roman"/>
          <w:sz w:val="24"/>
          <w:szCs w:val="24"/>
        </w:rPr>
        <w:t xml:space="preserve">RTI apps development should not only engage with </w:t>
      </w:r>
      <w:commentRangeStart w:id="332"/>
      <w:commentRangeStart w:id="333"/>
      <w:r w:rsidR="006550FB">
        <w:rPr>
          <w:rFonts w:ascii="Times New Roman" w:hAnsi="Times New Roman" w:cs="Times New Roman"/>
          <w:sz w:val="24"/>
          <w:szCs w:val="24"/>
        </w:rPr>
        <w:t xml:space="preserve">real-time performance </w:t>
      </w:r>
      <w:r>
        <w:rPr>
          <w:rFonts w:ascii="Times New Roman" w:hAnsi="Times New Roman" w:cs="Times New Roman"/>
          <w:sz w:val="24"/>
          <w:szCs w:val="24"/>
        </w:rPr>
        <w:t xml:space="preserve">but also </w:t>
      </w:r>
      <w:ins w:id="334" w:author="Liu, Luyu" w:date="2019-11-27T16:51:00Z">
        <w:r w:rsidR="00874EA4">
          <w:rPr>
            <w:rFonts w:ascii="Times New Roman" w:hAnsi="Times New Roman" w:cs="Times New Roman"/>
            <w:sz w:val="24"/>
            <w:szCs w:val="24"/>
          </w:rPr>
          <w:t xml:space="preserve">historical </w:t>
        </w:r>
      </w:ins>
      <w:r>
        <w:rPr>
          <w:rFonts w:ascii="Times New Roman" w:hAnsi="Times New Roman" w:cs="Times New Roman"/>
          <w:sz w:val="24"/>
          <w:szCs w:val="24"/>
        </w:rPr>
        <w:t>empirical performance.</w:t>
      </w:r>
      <w:commentRangeEnd w:id="332"/>
      <w:r>
        <w:rPr>
          <w:rStyle w:val="CommentReference"/>
        </w:rPr>
        <w:commentReference w:id="332"/>
      </w:r>
      <w:commentRangeEnd w:id="333"/>
      <w:r w:rsidR="00874EA4">
        <w:rPr>
          <w:rStyle w:val="CommentReference"/>
        </w:rPr>
        <w:commentReference w:id="333"/>
      </w:r>
      <w:r>
        <w:rPr>
          <w:rFonts w:ascii="Times New Roman" w:hAnsi="Times New Roman" w:cs="Times New Roman"/>
          <w:sz w:val="24"/>
          <w:szCs w:val="24"/>
        </w:rPr>
        <w:t xml:space="preserve">  Finally, users’ </w:t>
      </w:r>
      <w:r w:rsidR="006550FB">
        <w:rPr>
          <w:rFonts w:ascii="Times New Roman" w:hAnsi="Times New Roman" w:cs="Times New Roman"/>
          <w:sz w:val="24"/>
          <w:szCs w:val="24"/>
        </w:rPr>
        <w:t>trip planning should not only engage with empirical performance but also all the information above. To achieve these three</w:t>
      </w:r>
      <w:r>
        <w:rPr>
          <w:rFonts w:ascii="Times New Roman" w:hAnsi="Times New Roman" w:cs="Times New Roman"/>
          <w:sz w:val="24"/>
          <w:szCs w:val="24"/>
        </w:rPr>
        <w:t xml:space="preserve"> goals, future RTI apps should </w:t>
      </w:r>
      <w:r w:rsidR="006550FB">
        <w:rPr>
          <w:rFonts w:ascii="Times New Roman" w:hAnsi="Times New Roman" w:cs="Times New Roman"/>
          <w:sz w:val="24"/>
          <w:szCs w:val="24"/>
        </w:rPr>
        <w:t xml:space="preserve">combine schedule, real-time, and empirical </w:t>
      </w:r>
      <w:r>
        <w:rPr>
          <w:rFonts w:ascii="Times New Roman" w:hAnsi="Times New Roman" w:cs="Times New Roman"/>
          <w:sz w:val="24"/>
          <w:szCs w:val="24"/>
        </w:rPr>
        <w:t>data into a</w:t>
      </w:r>
      <w:r w:rsidR="006550FB">
        <w:rPr>
          <w:rFonts w:ascii="Times New Roman" w:hAnsi="Times New Roman" w:cs="Times New Roman"/>
          <w:sz w:val="24"/>
          <w:szCs w:val="24"/>
        </w:rPr>
        <w:t xml:space="preserve"> holistic information</w:t>
      </w:r>
      <w:r>
        <w:rPr>
          <w:rFonts w:ascii="Times New Roman" w:hAnsi="Times New Roman" w:cs="Times New Roman"/>
          <w:sz w:val="24"/>
          <w:szCs w:val="24"/>
        </w:rPr>
        <w:t xml:space="preserve"> package</w:t>
      </w:r>
      <w:r w:rsidR="006550FB">
        <w:rPr>
          <w:rFonts w:ascii="Times New Roman" w:hAnsi="Times New Roman" w:cs="Times New Roman"/>
          <w:sz w:val="24"/>
          <w:szCs w:val="24"/>
        </w:rPr>
        <w:t xml:space="preserve">, with corresponding computation and networking support. </w:t>
      </w:r>
    </w:p>
    <w:p w14:paraId="23F54F12" w14:textId="095D8229" w:rsidR="006550FB" w:rsidRDefault="009D6A04"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other potential </w:t>
      </w:r>
      <w:r w:rsidR="00F45B48">
        <w:rPr>
          <w:rFonts w:ascii="Times New Roman" w:hAnsi="Times New Roman" w:cs="Times New Roman"/>
          <w:sz w:val="24"/>
          <w:szCs w:val="24"/>
        </w:rPr>
        <w:t xml:space="preserve">avenues </w:t>
      </w:r>
      <w:r>
        <w:rPr>
          <w:rFonts w:ascii="Times New Roman" w:hAnsi="Times New Roman" w:cs="Times New Roman"/>
          <w:sz w:val="24"/>
          <w:szCs w:val="24"/>
        </w:rPr>
        <w:t>for research and development.</w:t>
      </w:r>
      <w:r w:rsidR="006550FB">
        <w:rPr>
          <w:rFonts w:ascii="Times New Roman" w:hAnsi="Times New Roman" w:cs="Times New Roman"/>
          <w:sz w:val="24"/>
          <w:szCs w:val="24"/>
        </w:rPr>
        <w:t xml:space="preserve"> For example, to improve accuracy and reliability of RTI apps, transit authority or RTI apps providers can add pre-</w:t>
      </w:r>
      <w:r w:rsidR="00F45B48">
        <w:rPr>
          <w:rFonts w:ascii="Times New Roman" w:hAnsi="Times New Roman" w:cs="Times New Roman"/>
          <w:sz w:val="24"/>
          <w:szCs w:val="24"/>
        </w:rPr>
        <w:t>calculated insurance buffers</w:t>
      </w:r>
      <w:r w:rsidR="006550FB">
        <w:rPr>
          <w:rFonts w:ascii="Times New Roman" w:hAnsi="Times New Roman" w:cs="Times New Roman"/>
          <w:sz w:val="24"/>
          <w:szCs w:val="24"/>
        </w:rPr>
        <w:t xml:space="preserve"> so that RTI apps’ trip</w:t>
      </w:r>
      <w:r w:rsidR="00F45B48">
        <w:rPr>
          <w:rFonts w:ascii="Times New Roman" w:hAnsi="Times New Roman" w:cs="Times New Roman"/>
          <w:sz w:val="24"/>
          <w:szCs w:val="24"/>
        </w:rPr>
        <w:t xml:space="preserve"> suggestions do not result in high time penalties that can occur with a greedy strategy. Also, our </w:t>
      </w:r>
      <w:r w:rsidR="006550FB">
        <w:rPr>
          <w:rFonts w:ascii="Times New Roman" w:hAnsi="Times New Roman" w:cs="Times New Roman"/>
          <w:sz w:val="24"/>
          <w:szCs w:val="24"/>
        </w:rPr>
        <w:t xml:space="preserve">optimization of </w:t>
      </w:r>
      <w:r w:rsidR="006550FB" w:rsidRPr="000B0FB4">
        <w:rPr>
          <w:rFonts w:ascii="Times New Roman" w:hAnsi="Times New Roman" w:cs="Times New Roman"/>
          <w:sz w:val="24"/>
          <w:szCs w:val="24"/>
        </w:rPr>
        <w:t xml:space="preserve">prudent tactic </w:t>
      </w:r>
      <w:r w:rsidR="006550FB">
        <w:rPr>
          <w:rFonts w:ascii="Times New Roman" w:hAnsi="Times New Roman" w:cs="Times New Roman"/>
          <w:sz w:val="24"/>
          <w:szCs w:val="24"/>
        </w:rPr>
        <w:t>is not fully explored, there a</w:t>
      </w:r>
      <w:r w:rsidR="00F45B48">
        <w:rPr>
          <w:rFonts w:ascii="Times New Roman" w:hAnsi="Times New Roman" w:cs="Times New Roman"/>
          <w:sz w:val="24"/>
          <w:szCs w:val="24"/>
        </w:rPr>
        <w:t xml:space="preserve">re likely better ways to find the optimal </w:t>
      </w:r>
      <w:r w:rsidR="006550FB">
        <w:rPr>
          <w:rFonts w:ascii="Times New Roman" w:hAnsi="Times New Roman" w:cs="Times New Roman"/>
          <w:sz w:val="24"/>
          <w:szCs w:val="24"/>
        </w:rPr>
        <w:t xml:space="preserve">insurance buffer. Unlike simple non-RTI strategies that can be conceptualized and </w:t>
      </w:r>
      <w:r w:rsidR="00F45B48">
        <w:rPr>
          <w:rFonts w:ascii="Times New Roman" w:hAnsi="Times New Roman" w:cs="Times New Roman"/>
          <w:sz w:val="24"/>
          <w:szCs w:val="24"/>
        </w:rPr>
        <w:t xml:space="preserve">understood </w:t>
      </w:r>
      <w:r w:rsidR="006550FB">
        <w:rPr>
          <w:rFonts w:ascii="Times New Roman" w:hAnsi="Times New Roman" w:cs="Times New Roman"/>
          <w:sz w:val="24"/>
          <w:szCs w:val="24"/>
        </w:rPr>
        <w:t>by human</w:t>
      </w:r>
      <w:r w:rsidR="00F45B48">
        <w:rPr>
          <w:rFonts w:ascii="Times New Roman" w:hAnsi="Times New Roman" w:cs="Times New Roman"/>
          <w:sz w:val="24"/>
          <w:szCs w:val="24"/>
        </w:rPr>
        <w:t xml:space="preserve">s </w:t>
      </w:r>
      <w:r w:rsidR="006550FB">
        <w:rPr>
          <w:rFonts w:ascii="Times New Roman" w:hAnsi="Times New Roman" w:cs="Times New Roman"/>
          <w:sz w:val="24"/>
          <w:szCs w:val="24"/>
        </w:rPr>
        <w:t>f</w:t>
      </w:r>
      <w:r w:rsidR="00F45B48">
        <w:rPr>
          <w:rFonts w:ascii="Times New Roman" w:hAnsi="Times New Roman" w:cs="Times New Roman"/>
          <w:sz w:val="24"/>
          <w:szCs w:val="24"/>
        </w:rPr>
        <w:t xml:space="preserve">rom experience, RTI-based trip planning </w:t>
      </w:r>
      <w:r w:rsidR="006550FB">
        <w:rPr>
          <w:rFonts w:ascii="Times New Roman" w:hAnsi="Times New Roman" w:cs="Times New Roman"/>
          <w:sz w:val="24"/>
          <w:szCs w:val="24"/>
        </w:rPr>
        <w:t xml:space="preserve">optimization should and can only be </w:t>
      </w:r>
      <w:r w:rsidR="00F45B48">
        <w:rPr>
          <w:rFonts w:ascii="Times New Roman" w:hAnsi="Times New Roman" w:cs="Times New Roman"/>
          <w:sz w:val="24"/>
          <w:szCs w:val="24"/>
        </w:rPr>
        <w:t xml:space="preserve">accomplished by </w:t>
      </w:r>
      <w:r w:rsidR="006550FB">
        <w:rPr>
          <w:rFonts w:ascii="Times New Roman" w:hAnsi="Times New Roman" w:cs="Times New Roman"/>
          <w:sz w:val="24"/>
          <w:szCs w:val="24"/>
        </w:rPr>
        <w:t>the backend of the RTI apps, in which more complicated and effective algorithms can be applied. For example, with all the abundant auto-generated data, machine learning and neural network should be able to o</w:t>
      </w:r>
      <w:r w:rsidR="00F45B48">
        <w:rPr>
          <w:rFonts w:ascii="Times New Roman" w:hAnsi="Times New Roman" w:cs="Times New Roman"/>
          <w:sz w:val="24"/>
          <w:szCs w:val="24"/>
        </w:rPr>
        <w:t>utperform traditional prediction</w:t>
      </w:r>
      <w:r w:rsidR="006550FB">
        <w:rPr>
          <w:rFonts w:ascii="Times New Roman" w:hAnsi="Times New Roman" w:cs="Times New Roman"/>
          <w:sz w:val="24"/>
          <w:szCs w:val="24"/>
        </w:rPr>
        <w:t xml:space="preserve"> algorithms.</w:t>
      </w:r>
    </w:p>
    <w:p w14:paraId="14E722FC" w14:textId="0689B26B" w:rsidR="006550FB" w:rsidRDefault="00F45B48"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w:t>
      </w:r>
      <w:r w:rsidR="006550FB">
        <w:rPr>
          <w:rFonts w:ascii="Times New Roman" w:hAnsi="Times New Roman" w:cs="Times New Roman"/>
          <w:sz w:val="24"/>
          <w:szCs w:val="24"/>
        </w:rPr>
        <w:t xml:space="preserve">, although individual passenger’s performance is systematically discussed in this paper, we do not investigate or simulate the proportions of each user group as </w:t>
      </w:r>
      <w:r w:rsidR="006550FB">
        <w:rPr>
          <w:rFonts w:ascii="Times New Roman" w:hAnsi="Times New Roman" w:cs="Times New Roman"/>
          <w:sz w:val="24"/>
          <w:szCs w:val="24"/>
        </w:rPr>
        <w:fldChar w:fldCharType="begin" w:fldLock="1"/>
      </w:r>
      <w:r w:rsidR="00BE5A68">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6550FB">
        <w:rPr>
          <w:rFonts w:ascii="Times New Roman" w:hAnsi="Times New Roman" w:cs="Times New Roman"/>
          <w:sz w:val="24"/>
          <w:szCs w:val="24"/>
        </w:rPr>
        <w:fldChar w:fldCharType="separate"/>
      </w:r>
      <w:r w:rsidR="006550FB">
        <w:rPr>
          <w:rFonts w:ascii="Times New Roman" w:hAnsi="Times New Roman" w:cs="Times New Roman"/>
          <w:noProof/>
          <w:sz w:val="24"/>
          <w:szCs w:val="24"/>
        </w:rPr>
        <w:t>Jolliffe &amp; Hutchinson</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75)</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xml:space="preserve"> and </w:t>
      </w:r>
      <w:r w:rsidR="006550FB">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6550FB">
        <w:rPr>
          <w:rFonts w:ascii="Times New Roman" w:hAnsi="Times New Roman" w:cs="Times New Roman"/>
          <w:noProof/>
          <w:sz w:val="24"/>
          <w:szCs w:val="24"/>
        </w:rPr>
        <w:fldChar w:fldCharType="separate"/>
      </w:r>
      <w:r w:rsidR="006550FB">
        <w:rPr>
          <w:rFonts w:ascii="Times New Roman" w:hAnsi="Times New Roman" w:cs="Times New Roman"/>
          <w:noProof/>
          <w:sz w:val="24"/>
          <w:szCs w:val="24"/>
        </w:rPr>
        <w:t>Bowman &amp; Turnquist</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81)</w:t>
      </w:r>
      <w:r w:rsidR="006550FB">
        <w:rPr>
          <w:rFonts w:ascii="Times New Roman" w:hAnsi="Times New Roman" w:cs="Times New Roman"/>
          <w:noProof/>
          <w:sz w:val="24"/>
          <w:szCs w:val="24"/>
        </w:rPr>
        <w:fldChar w:fldCharType="end"/>
      </w:r>
      <w:r w:rsidR="006550FB">
        <w:rPr>
          <w:rFonts w:ascii="Times New Roman" w:hAnsi="Times New Roman" w:cs="Times New Roman"/>
          <w:noProof/>
          <w:sz w:val="24"/>
          <w:szCs w:val="24"/>
        </w:rPr>
        <w:t xml:space="preserve"> </w:t>
      </w:r>
      <w:r w:rsidR="006550FB">
        <w:rPr>
          <w:rFonts w:ascii="Times New Roman" w:hAnsi="Times New Roman" w:cs="Times New Roman"/>
          <w:sz w:val="24"/>
          <w:szCs w:val="24"/>
        </w:rPr>
        <w:t>contributed to the classification and simulation of three classes of passengers with different incidence behaviors</w:t>
      </w:r>
      <w:r w:rsidR="006550FB">
        <w:rPr>
          <w:rFonts w:ascii="Times New Roman" w:hAnsi="Times New Roman" w:cs="Times New Roman"/>
          <w:noProof/>
          <w:sz w:val="24"/>
          <w:szCs w:val="24"/>
        </w:rPr>
        <w:t>. Future research may survey the different user group</w:t>
      </w:r>
      <w:r>
        <w:rPr>
          <w:rFonts w:ascii="Times New Roman" w:hAnsi="Times New Roman" w:cs="Times New Roman"/>
          <w:noProof/>
          <w:sz w:val="24"/>
          <w:szCs w:val="24"/>
        </w:rPr>
        <w:t xml:space="preserve">s or the way in which they use transit apps in their decision making </w:t>
      </w:r>
      <w:r w:rsidR="006550FB">
        <w:rPr>
          <w:rFonts w:ascii="Times New Roman" w:hAnsi="Times New Roman" w:cs="Times New Roman"/>
          <w:noProof/>
          <w:sz w:val="24"/>
          <w:szCs w:val="24"/>
        </w:rPr>
        <w:t>so that RTI apps’ collective impact on the whol</w:t>
      </w:r>
      <w:r>
        <w:rPr>
          <w:rFonts w:ascii="Times New Roman" w:hAnsi="Times New Roman" w:cs="Times New Roman"/>
          <w:noProof/>
          <w:sz w:val="24"/>
          <w:szCs w:val="24"/>
        </w:rPr>
        <w:t>e population could be understood</w:t>
      </w:r>
      <w:r w:rsidR="006550FB">
        <w:rPr>
          <w:rFonts w:ascii="Times New Roman" w:hAnsi="Times New Roman" w:cs="Times New Roman"/>
          <w:noProof/>
          <w:sz w:val="24"/>
          <w:szCs w:val="24"/>
        </w:rPr>
        <w:t>.</w:t>
      </w:r>
    </w:p>
    <w:p w14:paraId="0235CEEE" w14:textId="77777777" w:rsidR="006550FB" w:rsidRDefault="006550FB" w:rsidP="006550FB">
      <w:pPr>
        <w:rPr>
          <w:rFonts w:ascii="Times New Roman" w:hAnsi="Times New Roman" w:cs="Times New Roman"/>
          <w:sz w:val="24"/>
          <w:szCs w:val="24"/>
        </w:rPr>
      </w:pP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commentRangeStart w:id="335"/>
    <w:p w14:paraId="07508B5E" w14:textId="4033CC4E" w:rsidR="00BE5A68" w:rsidRPr="00BE5A68" w:rsidRDefault="006550FB"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E5A68" w:rsidRPr="00BE5A68">
        <w:rPr>
          <w:rFonts w:ascii="Times New Roman" w:hAnsi="Times New Roman" w:cs="Times New Roman"/>
          <w:noProof/>
          <w:sz w:val="24"/>
          <w:szCs w:val="24"/>
        </w:rPr>
        <w:t xml:space="preserve">Algers, S., Hansen, S., &amp; Tegner, G. (1975). Role of waiting time, comfort, and convenience in modal choice for work trip. </w:t>
      </w:r>
      <w:r w:rsidR="00BE5A68" w:rsidRPr="00BE5A68">
        <w:rPr>
          <w:rFonts w:ascii="Times New Roman" w:hAnsi="Times New Roman" w:cs="Times New Roman"/>
          <w:i/>
          <w:iCs/>
          <w:noProof/>
          <w:sz w:val="24"/>
          <w:szCs w:val="24"/>
        </w:rPr>
        <w:t>Transportation Research Record</w:t>
      </w:r>
      <w:r w:rsidR="00BE5A68" w:rsidRPr="00BE5A68">
        <w:rPr>
          <w:rFonts w:ascii="Times New Roman" w:hAnsi="Times New Roman" w:cs="Times New Roman"/>
          <w:noProof/>
          <w:sz w:val="24"/>
          <w:szCs w:val="24"/>
        </w:rPr>
        <w:t xml:space="preserve">, </w:t>
      </w:r>
      <w:r w:rsidR="00BE5A68" w:rsidRPr="00BE5A68">
        <w:rPr>
          <w:rFonts w:ascii="Times New Roman" w:hAnsi="Times New Roman" w:cs="Times New Roman"/>
          <w:i/>
          <w:iCs/>
          <w:noProof/>
          <w:sz w:val="24"/>
          <w:szCs w:val="24"/>
        </w:rPr>
        <w:t>534</w:t>
      </w:r>
      <w:r w:rsidR="00BE5A68" w:rsidRPr="00BE5A68">
        <w:rPr>
          <w:rFonts w:ascii="Times New Roman" w:hAnsi="Times New Roman" w:cs="Times New Roman"/>
          <w:noProof/>
          <w:sz w:val="24"/>
          <w:szCs w:val="24"/>
        </w:rPr>
        <w:t>(534), 38–51.</w:t>
      </w:r>
    </w:p>
    <w:p w14:paraId="37FF376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Armstrong, J. S., &amp; Overton, T. S. (1977). Estimating nonresponse bias in mail surveys. </w:t>
      </w:r>
      <w:r w:rsidRPr="00BE5A68">
        <w:rPr>
          <w:rFonts w:ascii="Times New Roman" w:hAnsi="Times New Roman" w:cs="Times New Roman"/>
          <w:i/>
          <w:iCs/>
          <w:noProof/>
          <w:sz w:val="24"/>
          <w:szCs w:val="24"/>
        </w:rPr>
        <w:t>Journal of Marketing Research</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4</w:t>
      </w:r>
      <w:r w:rsidRPr="00BE5A68">
        <w:rPr>
          <w:rFonts w:ascii="Times New Roman" w:hAnsi="Times New Roman" w:cs="Times New Roman"/>
          <w:noProof/>
          <w:sz w:val="24"/>
          <w:szCs w:val="24"/>
        </w:rPr>
        <w:t>(3), 396–402.</w:t>
      </w:r>
    </w:p>
    <w:p w14:paraId="54FCD18A"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owman, L. A., &amp; Turnquist, M. A. (1981). Service frequency, schedule reliability and passenger wait times at transit stops. </w:t>
      </w:r>
      <w:r w:rsidRPr="00BE5A68">
        <w:rPr>
          <w:rFonts w:ascii="Times New Roman" w:hAnsi="Times New Roman" w:cs="Times New Roman"/>
          <w:i/>
          <w:iCs/>
          <w:noProof/>
          <w:sz w:val="24"/>
          <w:szCs w:val="24"/>
        </w:rPr>
        <w:t>Transportation Research Part A: General</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5</w:t>
      </w:r>
      <w:r w:rsidRPr="00BE5A68">
        <w:rPr>
          <w:rFonts w:ascii="Times New Roman" w:hAnsi="Times New Roman" w:cs="Times New Roman"/>
          <w:noProof/>
          <w:sz w:val="24"/>
          <w:szCs w:val="24"/>
        </w:rPr>
        <w:t>(6), 465–471. https://doi.org/10.1016/0191-2607(81)90114-X</w:t>
      </w:r>
    </w:p>
    <w:p w14:paraId="01FF8FA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Barbeau, S., &amp; Watkins, K. (2014). An experiment evaluating the impacts of </w:t>
      </w:r>
      <w:r w:rsidRPr="00BE5A68">
        <w:rPr>
          <w:rFonts w:ascii="Times New Roman" w:hAnsi="Times New Roman" w:cs="Times New Roman"/>
          <w:noProof/>
          <w:sz w:val="24"/>
          <w:szCs w:val="24"/>
        </w:rPr>
        <w:lastRenderedPageBreak/>
        <w:t xml:space="preserve">real-time transit information on bus riders in Tampa, Florida. </w:t>
      </w:r>
      <w:r w:rsidRPr="00BE5A68">
        <w:rPr>
          <w:rFonts w:ascii="Times New Roman" w:hAnsi="Times New Roman" w:cs="Times New Roman"/>
          <w:i/>
          <w:iCs/>
          <w:noProof/>
          <w:sz w:val="24"/>
          <w:szCs w:val="24"/>
        </w:rPr>
        <w:t>Transportation Research Part A: Policy and Practi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69</w:t>
      </w:r>
      <w:r w:rsidRPr="00BE5A68">
        <w:rPr>
          <w:rFonts w:ascii="Times New Roman" w:hAnsi="Times New Roman" w:cs="Times New Roman"/>
          <w:noProof/>
          <w:sz w:val="24"/>
          <w:szCs w:val="24"/>
        </w:rPr>
        <w:t>, 409–422. https://doi.org/10.1016/j.tra.2014.09.003</w:t>
      </w:r>
    </w:p>
    <w:p w14:paraId="4436981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Macfarlane, G. S., &amp; Watkins, K. (2015). The impact of real-time information on bus ridership in New York City. </w:t>
      </w:r>
      <w:r w:rsidRPr="00BE5A68">
        <w:rPr>
          <w:rFonts w:ascii="Times New Roman" w:hAnsi="Times New Roman" w:cs="Times New Roman"/>
          <w:i/>
          <w:iCs/>
          <w:noProof/>
          <w:sz w:val="24"/>
          <w:szCs w:val="24"/>
        </w:rPr>
        <w:t>Transportation Research Part C: Emerging Technologie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53</w:t>
      </w:r>
      <w:r w:rsidRPr="00BE5A68">
        <w:rPr>
          <w:rFonts w:ascii="Times New Roman" w:hAnsi="Times New Roman" w:cs="Times New Roman"/>
          <w:noProof/>
          <w:sz w:val="24"/>
          <w:szCs w:val="24"/>
        </w:rPr>
        <w:t>, 59–75. https://doi.org/10.1016/j.trc.2015.01.021</w:t>
      </w:r>
    </w:p>
    <w:p w14:paraId="7D757A7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Rojas, F., Zegras, P. C., Watkins, K., &amp; Robin, J. (2015). An analysis of commuter Rail real-time information in Boston. </w:t>
      </w:r>
      <w:r w:rsidRPr="00BE5A68">
        <w:rPr>
          <w:rFonts w:ascii="Times New Roman" w:hAnsi="Times New Roman" w:cs="Times New Roman"/>
          <w:i/>
          <w:iCs/>
          <w:noProof/>
          <w:sz w:val="24"/>
          <w:szCs w:val="24"/>
        </w:rPr>
        <w:t>Journal of Public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8</w:t>
      </w:r>
      <w:r w:rsidRPr="00BE5A68">
        <w:rPr>
          <w:rFonts w:ascii="Times New Roman" w:hAnsi="Times New Roman" w:cs="Times New Roman"/>
          <w:noProof/>
          <w:sz w:val="24"/>
          <w:szCs w:val="24"/>
        </w:rPr>
        <w:t>(1), 1–20. https://doi.org/10.5038/2375-0901.18.1.1</w:t>
      </w:r>
    </w:p>
    <w:p w14:paraId="1EE7ABA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Brakewood, C., &amp; Watkins, K. (2019). A literature review of the passenger benefits of real-time transit information. </w:t>
      </w:r>
      <w:r w:rsidRPr="00BE5A68">
        <w:rPr>
          <w:rFonts w:ascii="Times New Roman" w:hAnsi="Times New Roman" w:cs="Times New Roman"/>
          <w:i/>
          <w:iCs/>
          <w:noProof/>
          <w:sz w:val="24"/>
          <w:szCs w:val="24"/>
        </w:rPr>
        <w:t>Transport Review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39</w:t>
      </w:r>
      <w:r w:rsidRPr="00BE5A68">
        <w:rPr>
          <w:rFonts w:ascii="Times New Roman" w:hAnsi="Times New Roman" w:cs="Times New Roman"/>
          <w:noProof/>
          <w:sz w:val="24"/>
          <w:szCs w:val="24"/>
        </w:rPr>
        <w:t>(3), 327–356. https://doi.org/10.1080/01441647.2018.1472147</w:t>
      </w:r>
    </w:p>
    <w:p w14:paraId="38B0F4B8"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w:t>
      </w:r>
      <w:r w:rsidRPr="00BE5A68">
        <w:rPr>
          <w:rFonts w:ascii="Times New Roman" w:hAnsi="Times New Roman" w:cs="Times New Roman"/>
          <w:i/>
          <w:iCs/>
          <w:noProof/>
          <w:sz w:val="24"/>
          <w:szCs w:val="24"/>
        </w:rPr>
        <w:t>IEEE Conference on Intelligent Transportation Systems, Proceedings, ITSC</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018</w:t>
      </w:r>
      <w:r w:rsidRPr="00BE5A68">
        <w:rPr>
          <w:rFonts w:ascii="Times New Roman" w:hAnsi="Times New Roman" w:cs="Times New Roman"/>
          <w:noProof/>
          <w:sz w:val="24"/>
          <w:szCs w:val="24"/>
        </w:rPr>
        <w:t>-</w:t>
      </w:r>
      <w:r w:rsidRPr="00BE5A68">
        <w:rPr>
          <w:rFonts w:ascii="Times New Roman" w:hAnsi="Times New Roman" w:cs="Times New Roman"/>
          <w:i/>
          <w:iCs/>
          <w:noProof/>
          <w:sz w:val="24"/>
          <w:szCs w:val="24"/>
        </w:rPr>
        <w:t>Novem</w:t>
      </w:r>
      <w:r w:rsidRPr="00BE5A68">
        <w:rPr>
          <w:rFonts w:ascii="Times New Roman" w:hAnsi="Times New Roman" w:cs="Times New Roman"/>
          <w:noProof/>
          <w:sz w:val="24"/>
          <w:szCs w:val="24"/>
        </w:rPr>
        <w:t>, 2589–2594. https://doi.org/10.1109/ITSC.2018.8569758</w:t>
      </w:r>
    </w:p>
    <w:p w14:paraId="77A90285"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BE5A68">
        <w:rPr>
          <w:rFonts w:ascii="Times New Roman" w:hAnsi="Times New Roman" w:cs="Times New Roman"/>
          <w:i/>
          <w:iCs/>
          <w:noProof/>
          <w:sz w:val="24"/>
          <w:szCs w:val="24"/>
        </w:rPr>
        <w:t>EURO Journal on Transportation and Logistic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6</w:t>
      </w:r>
      <w:r w:rsidRPr="00BE5A68">
        <w:rPr>
          <w:rFonts w:ascii="Times New Roman" w:hAnsi="Times New Roman" w:cs="Times New Roman"/>
          <w:noProof/>
          <w:sz w:val="24"/>
          <w:szCs w:val="24"/>
        </w:rPr>
        <w:t>(3), 247–270. https://doi.org/10.1007/s13676-014-0070-4</w:t>
      </w:r>
    </w:p>
    <w:p w14:paraId="29D293B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BE5A68">
        <w:rPr>
          <w:rFonts w:ascii="Times New Roman" w:hAnsi="Times New Roman" w:cs="Times New Roman"/>
          <w:i/>
          <w:iCs/>
          <w:noProof/>
          <w:sz w:val="24"/>
          <w:szCs w:val="24"/>
        </w:rPr>
        <w:t>Transportation Research Record</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419</w:t>
      </w:r>
      <w:r w:rsidRPr="00BE5A68">
        <w:rPr>
          <w:rFonts w:ascii="Times New Roman" w:hAnsi="Times New Roman" w:cs="Times New Roman"/>
          <w:noProof/>
          <w:sz w:val="24"/>
          <w:szCs w:val="24"/>
        </w:rPr>
        <w:t>(1), 1–10. https://doi.org/10.3114/2419-01</w:t>
      </w:r>
    </w:p>
    <w:p w14:paraId="0E78AC05"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COTA. (2013). C. E. Main. https://doi.org/10.1136/vr.f612</w:t>
      </w:r>
    </w:p>
    <w:p w14:paraId="466BF09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Dutzik, T., Madsen, T., &amp; Baxandall, P. (2013). </w:t>
      </w:r>
      <w:r w:rsidRPr="00BE5A68">
        <w:rPr>
          <w:rFonts w:ascii="Times New Roman" w:hAnsi="Times New Roman" w:cs="Times New Roman"/>
          <w:i/>
          <w:iCs/>
          <w:noProof/>
          <w:sz w:val="24"/>
          <w:szCs w:val="24"/>
        </w:rPr>
        <w:t>A new way to go: the transportation apps and vehicle-sharing tools that are giving more Americans the freedom to drive less</w:t>
      </w:r>
      <w:r w:rsidRPr="00BE5A68">
        <w:rPr>
          <w:rFonts w:ascii="Times New Roman" w:hAnsi="Times New Roman" w:cs="Times New Roman"/>
          <w:noProof/>
          <w:sz w:val="24"/>
          <w:szCs w:val="24"/>
        </w:rPr>
        <w:t>. (Fall), 54.</w:t>
      </w:r>
    </w:p>
    <w:p w14:paraId="35F8BFB8"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Dziekan, K., &amp; Vermeulen, A. (2006). Psychological effects of and design preferences for real-time information displays. </w:t>
      </w:r>
      <w:r w:rsidRPr="00BE5A68">
        <w:rPr>
          <w:rFonts w:ascii="Times New Roman" w:hAnsi="Times New Roman" w:cs="Times New Roman"/>
          <w:i/>
          <w:iCs/>
          <w:noProof/>
          <w:sz w:val="24"/>
          <w:szCs w:val="24"/>
        </w:rPr>
        <w:t>Journal of Public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9</w:t>
      </w:r>
      <w:r w:rsidRPr="00BE5A68">
        <w:rPr>
          <w:rFonts w:ascii="Times New Roman" w:hAnsi="Times New Roman" w:cs="Times New Roman"/>
          <w:noProof/>
          <w:sz w:val="24"/>
          <w:szCs w:val="24"/>
        </w:rPr>
        <w:t>(1), 1–19. https://doi.org/10.5038/2375-0901.9.1.1</w:t>
      </w:r>
    </w:p>
    <w:p w14:paraId="22DFD5E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BE5A68">
        <w:rPr>
          <w:rFonts w:ascii="Times New Roman" w:hAnsi="Times New Roman" w:cs="Times New Roman"/>
          <w:i/>
          <w:iCs/>
          <w:noProof/>
          <w:sz w:val="24"/>
          <w:szCs w:val="24"/>
        </w:rPr>
        <w:t>Transportation Research Part A: Policy and Practi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88</w:t>
      </w:r>
      <w:r w:rsidRPr="00BE5A68">
        <w:rPr>
          <w:rFonts w:ascii="Times New Roman" w:hAnsi="Times New Roman" w:cs="Times New Roman"/>
          <w:noProof/>
          <w:sz w:val="24"/>
          <w:szCs w:val="24"/>
        </w:rPr>
        <w:t>, 251–264. https://doi.org/10.1016/j.tra.2016.04.012</w:t>
      </w:r>
    </w:p>
    <w:p w14:paraId="001DD38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erris, B., Watkins, K., &amp; Borning, A. (2010). OneBusAway: Results from providing real-time arrival information for public transit. </w:t>
      </w:r>
      <w:r w:rsidRPr="00BE5A68">
        <w:rPr>
          <w:rFonts w:ascii="Times New Roman" w:hAnsi="Times New Roman" w:cs="Times New Roman"/>
          <w:i/>
          <w:iCs/>
          <w:noProof/>
          <w:sz w:val="24"/>
          <w:szCs w:val="24"/>
        </w:rPr>
        <w:t>Conference on Human Factors in Computing Systems - Proceeding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3</w:t>
      </w:r>
      <w:r w:rsidRPr="00BE5A68">
        <w:rPr>
          <w:rFonts w:ascii="Times New Roman" w:hAnsi="Times New Roman" w:cs="Times New Roman"/>
          <w:noProof/>
          <w:sz w:val="24"/>
          <w:szCs w:val="24"/>
        </w:rPr>
        <w:t>, 1807–1816. https://doi.org/10.1145/1753326.1753597</w:t>
      </w:r>
    </w:p>
    <w:p w14:paraId="13482534"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onzone, A., Schmöcker, J. D., &amp; Liu, R. (2015). A Model of Bus Bunching under Reliability-based Passenger Arrival Patterns. </w:t>
      </w:r>
      <w:r w:rsidRPr="00BE5A68">
        <w:rPr>
          <w:rFonts w:ascii="Times New Roman" w:hAnsi="Times New Roman" w:cs="Times New Roman"/>
          <w:i/>
          <w:iCs/>
          <w:noProof/>
          <w:sz w:val="24"/>
          <w:szCs w:val="24"/>
        </w:rPr>
        <w:t>Transportation Research Procedia</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7</w:t>
      </w:r>
      <w:r w:rsidRPr="00BE5A68">
        <w:rPr>
          <w:rFonts w:ascii="Times New Roman" w:hAnsi="Times New Roman" w:cs="Times New Roman"/>
          <w:noProof/>
          <w:sz w:val="24"/>
          <w:szCs w:val="24"/>
        </w:rPr>
        <w:t>, 276–299. https://doi.org/10.1016/j.trpro.2015.06.015</w:t>
      </w:r>
    </w:p>
    <w:p w14:paraId="51C802D9"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Fries, R. N., Dunning, A. E., &amp; Chowdhury, M. A. (2011). University traveler value of potential real-time transit information. </w:t>
      </w:r>
      <w:r w:rsidRPr="00BE5A68">
        <w:rPr>
          <w:rFonts w:ascii="Times New Roman" w:hAnsi="Times New Roman" w:cs="Times New Roman"/>
          <w:i/>
          <w:iCs/>
          <w:noProof/>
          <w:sz w:val="24"/>
          <w:szCs w:val="24"/>
        </w:rPr>
        <w:t>Journal of Public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4</w:t>
      </w:r>
      <w:r w:rsidRPr="00BE5A68">
        <w:rPr>
          <w:rFonts w:ascii="Times New Roman" w:hAnsi="Times New Roman" w:cs="Times New Roman"/>
          <w:noProof/>
          <w:sz w:val="24"/>
          <w:szCs w:val="24"/>
        </w:rPr>
        <w:t>(2), 29–50. https://doi.org/10.5038/2375-0901.14.2.2</w:t>
      </w:r>
    </w:p>
    <w:p w14:paraId="0122279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lastRenderedPageBreak/>
        <w:t xml:space="preserve">Frumin, M., &amp; Zhao, J. (2012). Analyzing passenger incidence behavior in heterogeneous transit services using smartcard data and schedule-based assignment. </w:t>
      </w:r>
      <w:r w:rsidRPr="00BE5A68">
        <w:rPr>
          <w:rFonts w:ascii="Times New Roman" w:hAnsi="Times New Roman" w:cs="Times New Roman"/>
          <w:i/>
          <w:iCs/>
          <w:noProof/>
          <w:sz w:val="24"/>
          <w:szCs w:val="24"/>
        </w:rPr>
        <w:t>Transportation Research Record</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274</w:t>
      </w:r>
      <w:r w:rsidRPr="00BE5A68">
        <w:rPr>
          <w:rFonts w:ascii="Times New Roman" w:hAnsi="Times New Roman" w:cs="Times New Roman"/>
          <w:noProof/>
          <w:sz w:val="24"/>
          <w:szCs w:val="24"/>
        </w:rPr>
        <w:t>(2274), 52–60. https://doi.org/10.3141/2274-05</w:t>
      </w:r>
    </w:p>
    <w:p w14:paraId="16549E79"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Gkioulou, Z. (2013). </w:t>
      </w:r>
      <w:r w:rsidRPr="00BE5A68">
        <w:rPr>
          <w:rFonts w:ascii="Times New Roman" w:hAnsi="Times New Roman" w:cs="Times New Roman"/>
          <w:i/>
          <w:iCs/>
          <w:noProof/>
          <w:sz w:val="24"/>
          <w:szCs w:val="24"/>
        </w:rPr>
        <w:t>Evaluating the impact of waiting time uncertainty on passengers´ decisions</w:t>
      </w:r>
      <w:r w:rsidRPr="00BE5A68">
        <w:rPr>
          <w:rFonts w:ascii="Times New Roman" w:hAnsi="Times New Roman" w:cs="Times New Roman"/>
          <w:noProof/>
          <w:sz w:val="24"/>
          <w:szCs w:val="24"/>
        </w:rPr>
        <w:t>.</w:t>
      </w:r>
    </w:p>
    <w:p w14:paraId="475055A9"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FF3013B"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Google Developers. (2018). Trip Updates. Retrieved April 8, 2019, from https://developers.google.com/transit/gtfs-realtime/guides/trip-updates</w:t>
      </w:r>
    </w:p>
    <w:p w14:paraId="58832BDE"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Goyder, J. (1986). Surveys on surveys: limitations and potentialities. </w:t>
      </w:r>
      <w:r w:rsidRPr="00BE5A68">
        <w:rPr>
          <w:rFonts w:ascii="Times New Roman" w:hAnsi="Times New Roman" w:cs="Times New Roman"/>
          <w:i/>
          <w:iCs/>
          <w:noProof/>
          <w:sz w:val="24"/>
          <w:szCs w:val="24"/>
        </w:rPr>
        <w:t>Public Opinion Quarterly</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50</w:t>
      </w:r>
      <w:r w:rsidRPr="00BE5A68">
        <w:rPr>
          <w:rFonts w:ascii="Times New Roman" w:hAnsi="Times New Roman" w:cs="Times New Roman"/>
          <w:noProof/>
          <w:sz w:val="24"/>
          <w:szCs w:val="24"/>
        </w:rPr>
        <w:t>(1), 27. https://doi.org/10.1086/268957</w:t>
      </w:r>
    </w:p>
    <w:p w14:paraId="3B36D22B"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BE5A68">
        <w:rPr>
          <w:rFonts w:ascii="Times New Roman" w:hAnsi="Times New Roman" w:cs="Times New Roman"/>
          <w:i/>
          <w:iCs/>
          <w:noProof/>
          <w:sz w:val="24"/>
          <w:szCs w:val="24"/>
        </w:rPr>
        <w:t>Transportation Scien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9</w:t>
      </w:r>
      <w:r w:rsidRPr="00BE5A68">
        <w:rPr>
          <w:rFonts w:ascii="Times New Roman" w:hAnsi="Times New Roman" w:cs="Times New Roman"/>
          <w:noProof/>
          <w:sz w:val="24"/>
          <w:szCs w:val="24"/>
        </w:rPr>
        <w:t>(3), 248–282. https://doi.org/10.1287/trsc.9.3.248</w:t>
      </w:r>
    </w:p>
    <w:p w14:paraId="41299263"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Larsen, O. I., &amp; Sunde, Ø. (2008). Waiting time and the role and value of information in scheduled transport. </w:t>
      </w:r>
      <w:r w:rsidRPr="00BE5A68">
        <w:rPr>
          <w:rFonts w:ascii="Times New Roman" w:hAnsi="Times New Roman" w:cs="Times New Roman"/>
          <w:i/>
          <w:iCs/>
          <w:noProof/>
          <w:sz w:val="24"/>
          <w:szCs w:val="24"/>
        </w:rPr>
        <w:t>Research in Transportation Economics</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3</w:t>
      </w:r>
      <w:r w:rsidRPr="00BE5A68">
        <w:rPr>
          <w:rFonts w:ascii="Times New Roman" w:hAnsi="Times New Roman" w:cs="Times New Roman"/>
          <w:noProof/>
          <w:sz w:val="24"/>
          <w:szCs w:val="24"/>
        </w:rPr>
        <w:t>(1), 41–52. https://doi.org/10.1016/j.retrec.2008.10.005</w:t>
      </w:r>
    </w:p>
    <w:p w14:paraId="72E1C6D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Liu, L., &amp; Miller, H. J. (2019). Measuring public transit transfer risk using high-resolution schedule and real-time bus location data. </w:t>
      </w:r>
      <w:r w:rsidRPr="00BE5A68">
        <w:rPr>
          <w:rFonts w:ascii="Times New Roman" w:hAnsi="Times New Roman" w:cs="Times New Roman"/>
          <w:i/>
          <w:iCs/>
          <w:noProof/>
          <w:sz w:val="24"/>
          <w:szCs w:val="24"/>
        </w:rPr>
        <w:t>Manuscript Submitted for Publication.</w:t>
      </w:r>
    </w:p>
    <w:p w14:paraId="5A960F0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BE5A68">
        <w:rPr>
          <w:rFonts w:ascii="Times New Roman" w:hAnsi="Times New Roman" w:cs="Times New Roman"/>
          <w:i/>
          <w:iCs/>
          <w:noProof/>
          <w:sz w:val="24"/>
          <w:szCs w:val="24"/>
        </w:rPr>
        <w:t>Journal of Advanced Transport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2017</w:t>
      </w:r>
      <w:r w:rsidRPr="00BE5A68">
        <w:rPr>
          <w:rFonts w:ascii="Times New Roman" w:hAnsi="Times New Roman" w:cs="Times New Roman"/>
          <w:noProof/>
          <w:sz w:val="24"/>
          <w:szCs w:val="24"/>
        </w:rPr>
        <w:t>. https://doi.org/10.1155/2017/8652053</w:t>
      </w:r>
    </w:p>
    <w:p w14:paraId="49CA7E9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Neuman, W. L., &amp; Robson, K. (2004). </w:t>
      </w:r>
      <w:r w:rsidRPr="00BE5A68">
        <w:rPr>
          <w:rFonts w:ascii="Times New Roman" w:hAnsi="Times New Roman" w:cs="Times New Roman"/>
          <w:i/>
          <w:iCs/>
          <w:noProof/>
          <w:sz w:val="24"/>
          <w:szCs w:val="24"/>
        </w:rPr>
        <w:t>“Basics of social research. Pearson.”</w:t>
      </w:r>
      <w:r w:rsidRPr="00BE5A68">
        <w:rPr>
          <w:rFonts w:ascii="Times New Roman" w:hAnsi="Times New Roman" w:cs="Times New Roman"/>
          <w:noProof/>
          <w:sz w:val="24"/>
          <w:szCs w:val="24"/>
        </w:rPr>
        <w:t xml:space="preserve"> Pearson Canada Toronto.</w:t>
      </w:r>
    </w:p>
    <w:p w14:paraId="78674FE7"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Papangelis, K., Nelson, J. D., Sripada, S., &amp; Beecroft, M. (2016). The effects of mobile real-time information on rural passengers. </w:t>
      </w:r>
      <w:r w:rsidRPr="00BE5A68">
        <w:rPr>
          <w:rFonts w:ascii="Times New Roman" w:hAnsi="Times New Roman" w:cs="Times New Roman"/>
          <w:i/>
          <w:iCs/>
          <w:noProof/>
          <w:sz w:val="24"/>
          <w:szCs w:val="24"/>
        </w:rPr>
        <w:t>Transportation Planning and Technology</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39</w:t>
      </w:r>
      <w:r w:rsidRPr="00BE5A68">
        <w:rPr>
          <w:rFonts w:ascii="Times New Roman" w:hAnsi="Times New Roman" w:cs="Times New Roman"/>
          <w:noProof/>
          <w:sz w:val="24"/>
          <w:szCs w:val="24"/>
        </w:rPr>
        <w:t>(1), 97–114. https://doi.org/10.1080/03081060.2015.1108085</w:t>
      </w:r>
    </w:p>
    <w:p w14:paraId="2E714416"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BE5A68">
        <w:rPr>
          <w:rFonts w:ascii="Times New Roman" w:hAnsi="Times New Roman" w:cs="Times New Roman"/>
          <w:i/>
          <w:iCs/>
          <w:noProof/>
          <w:sz w:val="24"/>
          <w:szCs w:val="24"/>
        </w:rPr>
        <w:t>International Journal of Geographical Information Science</w:t>
      </w:r>
      <w:r w:rsidRPr="00BE5A68">
        <w:rPr>
          <w:rFonts w:ascii="Times New Roman" w:hAnsi="Times New Roman" w:cs="Times New Roman"/>
          <w:noProof/>
          <w:sz w:val="24"/>
          <w:szCs w:val="24"/>
        </w:rPr>
        <w:t>, 1–26. https://doi.org/10.1080/13658816.2019.1608997</w:t>
      </w:r>
    </w:p>
    <w:p w14:paraId="4A4DBA83"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Reed, T. B. (1995). Reduction in the burden of waiting for public transit due to real-time schedule information: a conjoint analysis study. </w:t>
      </w:r>
      <w:r w:rsidRPr="00BE5A68">
        <w:rPr>
          <w:rFonts w:ascii="Times New Roman" w:hAnsi="Times New Roman" w:cs="Times New Roman"/>
          <w:i/>
          <w:iCs/>
          <w:noProof/>
          <w:sz w:val="24"/>
          <w:szCs w:val="24"/>
        </w:rPr>
        <w:t>Vehicle Navigation and Information Systems Conference (VNIS)</w:t>
      </w:r>
      <w:r w:rsidRPr="00BE5A68">
        <w:rPr>
          <w:rFonts w:ascii="Times New Roman" w:hAnsi="Times New Roman" w:cs="Times New Roman"/>
          <w:noProof/>
          <w:sz w:val="24"/>
          <w:szCs w:val="24"/>
        </w:rPr>
        <w:t>, 83–89. IEEE.</w:t>
      </w:r>
    </w:p>
    <w:p w14:paraId="22F9081C"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46B8EFD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Walker, J. (2012). Human transit: How clearer thinking about public transit can enrich our </w:t>
      </w:r>
      <w:r w:rsidRPr="00BE5A68">
        <w:rPr>
          <w:rFonts w:ascii="Times New Roman" w:hAnsi="Times New Roman" w:cs="Times New Roman"/>
          <w:noProof/>
          <w:sz w:val="24"/>
          <w:szCs w:val="24"/>
        </w:rPr>
        <w:lastRenderedPageBreak/>
        <w:t xml:space="preserve">communities and our lives. In </w:t>
      </w:r>
      <w:r w:rsidRPr="00BE5A68">
        <w:rPr>
          <w:rFonts w:ascii="Times New Roman" w:hAnsi="Times New Roman" w:cs="Times New Roman"/>
          <w:i/>
          <w:iCs/>
          <w:noProof/>
          <w:sz w:val="24"/>
          <w:szCs w:val="24"/>
        </w:rPr>
        <w:t>Human Transit: How Clearer Thinking About Public Transit can Enrich our Communities and our Lives</w:t>
      </w:r>
      <w:r w:rsidRPr="00BE5A68">
        <w:rPr>
          <w:rFonts w:ascii="Times New Roman" w:hAnsi="Times New Roman" w:cs="Times New Roman"/>
          <w:noProof/>
          <w:sz w:val="24"/>
          <w:szCs w:val="24"/>
        </w:rPr>
        <w:t>. Island Press.</w:t>
      </w:r>
    </w:p>
    <w:p w14:paraId="3FD4F001"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szCs w:val="24"/>
        </w:rPr>
      </w:pPr>
      <w:r w:rsidRPr="00BE5A68">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BE5A68">
        <w:rPr>
          <w:rFonts w:ascii="Times New Roman" w:hAnsi="Times New Roman" w:cs="Times New Roman"/>
          <w:i/>
          <w:iCs/>
          <w:noProof/>
          <w:sz w:val="24"/>
          <w:szCs w:val="24"/>
        </w:rPr>
        <w:t>Transportation Research Part A: Policy and Practice</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45</w:t>
      </w:r>
      <w:r w:rsidRPr="00BE5A68">
        <w:rPr>
          <w:rFonts w:ascii="Times New Roman" w:hAnsi="Times New Roman" w:cs="Times New Roman"/>
          <w:noProof/>
          <w:sz w:val="24"/>
          <w:szCs w:val="24"/>
        </w:rPr>
        <w:t>(8), 839–848. https://doi.org/10.1016/j.tra.2011.06.010</w:t>
      </w:r>
    </w:p>
    <w:p w14:paraId="6708305A" w14:textId="77777777" w:rsidR="00BE5A68" w:rsidRPr="00BE5A68" w:rsidRDefault="00BE5A68" w:rsidP="00BE5A68">
      <w:pPr>
        <w:widowControl w:val="0"/>
        <w:autoSpaceDE w:val="0"/>
        <w:autoSpaceDN w:val="0"/>
        <w:adjustRightInd w:val="0"/>
        <w:spacing w:line="240" w:lineRule="auto"/>
        <w:ind w:left="480" w:hanging="480"/>
        <w:rPr>
          <w:rFonts w:ascii="Times New Roman" w:hAnsi="Times New Roman" w:cs="Times New Roman"/>
          <w:noProof/>
          <w:sz w:val="24"/>
        </w:rPr>
      </w:pPr>
      <w:r w:rsidRPr="00BE5A68">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BE5A68">
        <w:rPr>
          <w:rFonts w:ascii="Times New Roman" w:hAnsi="Times New Roman" w:cs="Times New Roman"/>
          <w:i/>
          <w:iCs/>
          <w:noProof/>
          <w:sz w:val="24"/>
          <w:szCs w:val="24"/>
        </w:rPr>
        <w:t>Journal of Computer-Mediated Communication</w:t>
      </w:r>
      <w:r w:rsidRPr="00BE5A68">
        <w:rPr>
          <w:rFonts w:ascii="Times New Roman" w:hAnsi="Times New Roman" w:cs="Times New Roman"/>
          <w:noProof/>
          <w:sz w:val="24"/>
          <w:szCs w:val="24"/>
        </w:rPr>
        <w:t xml:space="preserve">, </w:t>
      </w:r>
      <w:r w:rsidRPr="00BE5A68">
        <w:rPr>
          <w:rFonts w:ascii="Times New Roman" w:hAnsi="Times New Roman" w:cs="Times New Roman"/>
          <w:i/>
          <w:iCs/>
          <w:noProof/>
          <w:sz w:val="24"/>
          <w:szCs w:val="24"/>
        </w:rPr>
        <w:t>10</w:t>
      </w:r>
      <w:r w:rsidRPr="00BE5A68">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commentRangeEnd w:id="335"/>
      <w:r w:rsidR="009D6A04">
        <w:rPr>
          <w:rStyle w:val="CommentReference"/>
        </w:rPr>
        <w:commentReference w:id="335"/>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Miller, Harvey J." w:date="2019-11-06T11:09:00Z" w:initials="MHJ">
    <w:p w14:paraId="54718D13" w14:textId="77777777" w:rsidR="00ED7F3C" w:rsidRDefault="00ED7F3C" w:rsidP="006550FB">
      <w:pPr>
        <w:pStyle w:val="CommentText"/>
      </w:pPr>
      <w:r>
        <w:rPr>
          <w:rStyle w:val="CommentReference"/>
        </w:rPr>
        <w:annotationRef/>
      </w:r>
      <w:r>
        <w:t>We’ll need to check if we can use this screenshot, or do we need permission</w:t>
      </w:r>
    </w:p>
  </w:comment>
  <w:comment w:id="3" w:author="Liu, Luyu" w:date="2019-11-07T17:02:00Z" w:initials="LL">
    <w:p w14:paraId="233DFFF9" w14:textId="77777777" w:rsidR="00ED7F3C" w:rsidRDefault="00ED7F3C"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ED7F3C" w:rsidRDefault="00ED7F3C" w:rsidP="006550FB">
      <w:pPr>
        <w:pStyle w:val="CommentText"/>
      </w:pPr>
    </w:p>
    <w:p w14:paraId="1F839989" w14:textId="77777777" w:rsidR="00ED7F3C" w:rsidRDefault="00ED7F3C" w:rsidP="006550FB">
      <w:pPr>
        <w:pStyle w:val="CommentText"/>
      </w:pPr>
      <w:r>
        <w:t>I quote from Wikipedia.</w:t>
      </w:r>
    </w:p>
    <w:p w14:paraId="16A5DD10" w14:textId="77777777" w:rsidR="00ED7F3C" w:rsidRDefault="00ED7F3C"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ED7F3C" w:rsidRDefault="00ED7F3C" w:rsidP="006550FB">
      <w:pPr>
        <w:pStyle w:val="CommentText"/>
      </w:pPr>
      <w:r>
        <w:t xml:space="preserve"> </w:t>
      </w:r>
    </w:p>
  </w:comment>
  <w:comment w:id="6" w:author="Miller, Harvey J." w:date="2019-11-08T13:12:00Z" w:initials="MHJ">
    <w:p w14:paraId="7B37EF0D" w14:textId="57668237" w:rsidR="00ED7F3C" w:rsidRDefault="00ED7F3C">
      <w:pPr>
        <w:pStyle w:val="CommentText"/>
      </w:pPr>
      <w:r>
        <w:rPr>
          <w:rStyle w:val="CommentReference"/>
        </w:rPr>
        <w:annotationRef/>
      </w:r>
      <w:r>
        <w:t xml:space="preserve">Shouldn’t ETA and ATA be ETD and ATD </w:t>
      </w:r>
    </w:p>
  </w:comment>
  <w:comment w:id="8" w:author="Miller, Harvey J." w:date="2019-11-08T10:37:00Z" w:initials="MHJ">
    <w:p w14:paraId="74C8879A" w14:textId="7CD332DC" w:rsidR="00ED7F3C" w:rsidRDefault="00ED7F3C">
      <w:pPr>
        <w:pStyle w:val="CommentText"/>
      </w:pPr>
      <w:r>
        <w:rPr>
          <w:rStyle w:val="CommentReference"/>
        </w:rPr>
        <w:annotationRef/>
      </w:r>
      <w:r>
        <w:t>Good call to move this section</w:t>
      </w:r>
    </w:p>
  </w:comment>
  <w:comment w:id="16" w:author="Miller, Harvey J." w:date="2019-11-11T10:43:00Z" w:initials="MHJ">
    <w:p w14:paraId="6DCC467D" w14:textId="09DC82AB" w:rsidR="00ED7F3C" w:rsidRDefault="00ED7F3C">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22" w:author="Miller, Harvey J." w:date="2019-11-11T11:03:00Z" w:initials="MHJ">
    <w:p w14:paraId="0EBB101B" w14:textId="58CECDE8" w:rsidR="00ED7F3C" w:rsidRDefault="00ED7F3C">
      <w:pPr>
        <w:pStyle w:val="CommentText"/>
      </w:pPr>
      <w:r>
        <w:rPr>
          <w:rStyle w:val="CommentReference"/>
        </w:rPr>
        <w:annotationRef/>
      </w:r>
      <w:r>
        <w:t>Can we be more specific wrt the input parameters?</w:t>
      </w:r>
    </w:p>
  </w:comment>
  <w:comment w:id="23" w:author="Liu, Luyu" w:date="2019-11-18T12:24:00Z" w:initials="LL">
    <w:p w14:paraId="1C098AC0" w14:textId="26A9D92D" w:rsidR="00ED7F3C" w:rsidRDefault="00ED7F3C">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2BBC49C9" w14:textId="7167771D" w:rsidR="00ED7F3C" w:rsidRDefault="00ED7F3C">
      <w:pPr>
        <w:pStyle w:val="CommentText"/>
      </w:pPr>
    </w:p>
    <w:p w14:paraId="29517E3C" w14:textId="62F4D3E0" w:rsidR="00ED7F3C" w:rsidRDefault="00ED7F3C">
      <w:pPr>
        <w:pStyle w:val="CommentText"/>
      </w:pPr>
      <w:r>
        <w:t>Let’s think about this. If there is a solid reason why we should keep it, I can definitely add it.</w:t>
      </w:r>
    </w:p>
  </w:comment>
  <w:comment w:id="20" w:author="Miller, Harvey J." w:date="2019-11-11T11:19:00Z" w:initials="MHJ">
    <w:p w14:paraId="5166FA38" w14:textId="408C8D37" w:rsidR="00ED7F3C" w:rsidRDefault="00ED7F3C">
      <w:pPr>
        <w:pStyle w:val="CommentText"/>
      </w:pPr>
      <w:r>
        <w:rPr>
          <w:rStyle w:val="CommentReference"/>
        </w:rPr>
        <w:annotationRef/>
      </w:r>
      <w:r>
        <w:t>I wonder how to smooth the tension between these two paragraphs – it can be done in practice but we could only do one route.  OTOH, Moore's Law.</w:t>
      </w:r>
    </w:p>
  </w:comment>
  <w:comment w:id="21" w:author="Liu, Luyu" w:date="2019-11-18T12:23:00Z" w:initials="LL">
    <w:p w14:paraId="24FCADDF" w14:textId="67A76639" w:rsidR="00ED7F3C" w:rsidRDefault="00ED7F3C">
      <w:pPr>
        <w:pStyle w:val="CommentText"/>
      </w:pPr>
      <w:r>
        <w:rPr>
          <w:rStyle w:val="CommentReference"/>
        </w:rPr>
        <w:annotationRef/>
      </w:r>
      <w:r>
        <w:t>Made several adjustments.</w:t>
      </w:r>
    </w:p>
  </w:comment>
  <w:comment w:id="26" w:author="Miller, Harvey J." w:date="2019-11-11T12:16:00Z" w:initials="MHJ">
    <w:p w14:paraId="12EEC3A1" w14:textId="14148F58" w:rsidR="00ED7F3C" w:rsidRDefault="00ED7F3C">
      <w:pPr>
        <w:pStyle w:val="CommentText"/>
      </w:pPr>
      <w:r>
        <w:rPr>
          <w:rStyle w:val="CommentReference"/>
        </w:rPr>
        <w:annotationRef/>
      </w:r>
      <w:r>
        <w:t xml:space="preserve">Why doesn't AT have a waiting time SD and a risk mean and SD?  It should. </w:t>
      </w:r>
    </w:p>
  </w:comment>
  <w:comment w:id="25" w:author="Liu, Luyu" w:date="2019-11-11T15:12:00Z" w:initials="LL">
    <w:p w14:paraId="3DE2D40D" w14:textId="39DA1C0E" w:rsidR="00ED7F3C" w:rsidRDefault="00ED7F3C">
      <w:pPr>
        <w:pStyle w:val="CommentText"/>
      </w:pPr>
      <w:r>
        <w:rPr>
          <w:rStyle w:val="CommentReference"/>
        </w:rPr>
        <w:annotationRef/>
      </w:r>
      <w:r>
        <w:t xml:space="preserve">I added an explanation above. </w:t>
      </w:r>
    </w:p>
    <w:p w14:paraId="162C4E71" w14:textId="74321A8A" w:rsidR="00ED7F3C" w:rsidRDefault="00ED7F3C">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ED7F3C" w:rsidRDefault="00ED7F3C">
      <w:pPr>
        <w:pStyle w:val="CommentText"/>
      </w:pPr>
    </w:p>
    <w:p w14:paraId="13E42F7A" w14:textId="7F7981AA" w:rsidR="00ED7F3C" w:rsidRDefault="00ED7F3C" w:rsidP="00D704CB">
      <w:pPr>
        <w:pStyle w:val="CommentText"/>
      </w:pPr>
      <w:r>
        <w:t>So for missed risk: In the sense of my computation, AT’s missed risk is always 0, but in reality it’s definitely not.</w:t>
      </w:r>
    </w:p>
    <w:p w14:paraId="737062CC" w14:textId="77777777" w:rsidR="00ED7F3C" w:rsidRDefault="00ED7F3C" w:rsidP="00D704CB">
      <w:pPr>
        <w:pStyle w:val="CommentText"/>
      </w:pPr>
    </w:p>
    <w:p w14:paraId="57369CA8" w14:textId="749737AD" w:rsidR="00ED7F3C" w:rsidRDefault="00ED7F3C">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ED7F3C" w:rsidRDefault="00ED7F3C">
      <w:pPr>
        <w:pStyle w:val="CommentText"/>
      </w:pPr>
    </w:p>
  </w:comment>
  <w:comment w:id="29" w:author="Miller, Harvey J." w:date="2019-11-11T14:56:00Z" w:initials="MHJ">
    <w:p w14:paraId="0662E0D1" w14:textId="77777777" w:rsidR="00ED7F3C" w:rsidRDefault="00ED7F3C" w:rsidP="00774C49">
      <w:pPr>
        <w:pStyle w:val="CommentText"/>
      </w:pPr>
      <w:r>
        <w:rPr>
          <w:rStyle w:val="CommentReference"/>
        </w:rPr>
        <w:annotationRef/>
      </w:r>
      <w:r>
        <w:t>Change "Average X change rate" to "Rate of change"</w:t>
      </w:r>
    </w:p>
  </w:comment>
  <w:comment w:id="30" w:author="Miller, Harvey J." w:date="2019-11-11T13:56:00Z" w:initials="MHJ">
    <w:p w14:paraId="2A9A3DB5" w14:textId="0F1C27A7" w:rsidR="00ED7F3C" w:rsidRDefault="00ED7F3C">
      <w:pPr>
        <w:pStyle w:val="CommentText"/>
      </w:pPr>
      <w:r>
        <w:rPr>
          <w:rStyle w:val="CommentReference"/>
        </w:rPr>
        <w:annotationRef/>
      </w:r>
      <w:r>
        <w:t>Agree?</w:t>
      </w:r>
    </w:p>
  </w:comment>
  <w:comment w:id="32" w:author="Miller, Harvey J." w:date="2019-11-26T12:07:00Z" w:initials="MHJ">
    <w:p w14:paraId="519BE334" w14:textId="1A64C813" w:rsidR="00ED7F3C" w:rsidRDefault="00ED7F3C">
      <w:pPr>
        <w:pStyle w:val="CommentText"/>
      </w:pPr>
      <w:r>
        <w:rPr>
          <w:rStyle w:val="CommentReference"/>
        </w:rPr>
        <w:annotationRef/>
      </w:r>
      <w:r>
        <w:t>In the figure, use “PT” rather than “PT optimal “ for consistency</w:t>
      </w:r>
    </w:p>
  </w:comment>
  <w:comment w:id="34" w:author="Miller, Harvey J." w:date="2019-11-26T12:06:00Z" w:initials="MHJ">
    <w:p w14:paraId="58EC8DC1" w14:textId="1D4CE43F" w:rsidR="00ED7F3C" w:rsidRDefault="00ED7F3C">
      <w:pPr>
        <w:pStyle w:val="CommentText"/>
      </w:pPr>
      <w:r>
        <w:rPr>
          <w:rStyle w:val="CommentReference"/>
        </w:rPr>
        <w:annotationRef/>
      </w:r>
      <w:r>
        <w:t xml:space="preserve">In the figure, use “PT” rather than “PT optimal” for consistency </w:t>
      </w:r>
    </w:p>
  </w:comment>
  <w:comment w:id="36" w:author="Miller, Harvey J." w:date="2019-11-26T13:16:00Z" w:initials="MHJ">
    <w:p w14:paraId="558EDDB4" w14:textId="5EC9C955" w:rsidR="00ED7F3C" w:rsidRDefault="00ED7F3C">
      <w:pPr>
        <w:pStyle w:val="CommentText"/>
      </w:pPr>
      <w:r>
        <w:rPr>
          <w:rStyle w:val="CommentReference"/>
        </w:rPr>
        <w:annotationRef/>
      </w:r>
      <w:r>
        <w:t>What does “headway of each hour” mean?</w:t>
      </w:r>
    </w:p>
  </w:comment>
  <w:comment w:id="37" w:author="Liu, Luyu" w:date="2019-11-26T17:25:00Z" w:initials="LL">
    <w:p w14:paraId="1A1CED83" w14:textId="5FCA1AA1" w:rsidR="00ED7F3C" w:rsidRDefault="00ED7F3C">
      <w:pPr>
        <w:pStyle w:val="CommentText"/>
      </w:pPr>
      <w:r>
        <w:rPr>
          <w:rStyle w:val="CommentReference"/>
        </w:rPr>
        <w:annotationRef/>
      </w:r>
      <w:r>
        <w:t>It means the buses’ headway within each hour.</w:t>
      </w:r>
    </w:p>
    <w:p w14:paraId="676C6F5C" w14:textId="45F90EEA" w:rsidR="00ED7F3C" w:rsidRDefault="00ED7F3C">
      <w:pPr>
        <w:pStyle w:val="CommentText"/>
      </w:pPr>
    </w:p>
    <w:p w14:paraId="7EBDEF76" w14:textId="34359D7C" w:rsidR="00ED7F3C" w:rsidRDefault="00ED7F3C">
      <w:pPr>
        <w:pStyle w:val="CommentText"/>
      </w:pPr>
      <w:r>
        <w:t xml:space="preserve">I </w:t>
      </w:r>
      <w:r>
        <w:rPr>
          <w:rFonts w:hint="eastAsia"/>
        </w:rPr>
        <w:t>added</w:t>
      </w:r>
      <w:r>
        <w:t xml:space="preserve"> another sentence in the beginning of this paragraph</w:t>
      </w:r>
    </w:p>
  </w:comment>
  <w:comment w:id="38" w:author="Liu, Luyu" w:date="2019-11-27T14:55:00Z" w:initials="LL">
    <w:p w14:paraId="4609FDC6" w14:textId="5BB440E8" w:rsidR="00ED7F3C" w:rsidRDefault="00ED7F3C">
      <w:pPr>
        <w:pStyle w:val="CommentText"/>
      </w:pPr>
      <w:r>
        <w:rPr>
          <w:rStyle w:val="CommentReference"/>
        </w:rPr>
        <w:annotationRef/>
      </w:r>
      <w:r>
        <w:t>Can you understand? If not, let’s consider other way to express this.</w:t>
      </w:r>
    </w:p>
  </w:comment>
  <w:comment w:id="40" w:author="Miller, Harvey J." w:date="2019-11-26T12:18:00Z" w:initials="MHJ">
    <w:p w14:paraId="7D1F3042" w14:textId="5807584F" w:rsidR="00ED7F3C" w:rsidRDefault="00ED7F3C">
      <w:pPr>
        <w:pStyle w:val="CommentText"/>
      </w:pPr>
      <w:r>
        <w:rPr>
          <w:rStyle w:val="CommentReference"/>
        </w:rPr>
        <w:annotationRef/>
      </w:r>
      <w:r>
        <w:t>Again just use PT in the figure</w:t>
      </w:r>
    </w:p>
  </w:comment>
  <w:comment w:id="43" w:author="Miller, Harvey J." w:date="2019-11-26T12:33:00Z" w:initials="MHJ">
    <w:p w14:paraId="6DBA16F2" w14:textId="1B47065D" w:rsidR="00ED7F3C" w:rsidRDefault="00ED7F3C">
      <w:pPr>
        <w:pStyle w:val="CommentText"/>
      </w:pPr>
      <w:r>
        <w:rPr>
          <w:rStyle w:val="CommentReference"/>
        </w:rPr>
        <w:annotationRef/>
      </w:r>
      <w:r>
        <w:t>Same as above</w:t>
      </w:r>
    </w:p>
  </w:comment>
  <w:comment w:id="47" w:author="Miller, Harvey J." w:date="2019-11-26T14:18:00Z" w:initials="MHJ">
    <w:p w14:paraId="5D5D7A59" w14:textId="77777777" w:rsidR="00ED7F3C" w:rsidRDefault="00ED7F3C" w:rsidP="003F1A27">
      <w:pPr>
        <w:pStyle w:val="CommentText"/>
      </w:pPr>
      <w:r>
        <w:rPr>
          <w:rStyle w:val="CommentReference"/>
        </w:rPr>
        <w:annotationRef/>
      </w:r>
      <w:r>
        <w:t>Provide the distance (in meters)</w:t>
      </w:r>
    </w:p>
  </w:comment>
  <w:comment w:id="69" w:author="Miller, Harvey J." w:date="2019-11-26T13:54:00Z" w:initials="MHJ">
    <w:p w14:paraId="22E72A1F" w14:textId="77777777" w:rsidR="00ED7F3C" w:rsidRDefault="00ED7F3C" w:rsidP="00591497">
      <w:pPr>
        <w:pStyle w:val="CommentText"/>
      </w:pPr>
      <w:r>
        <w:rPr>
          <w:rStyle w:val="CommentReference"/>
        </w:rPr>
        <w:annotationRef/>
      </w:r>
      <w:r>
        <w:t xml:space="preserve">I don’t understand this.  </w:t>
      </w:r>
    </w:p>
  </w:comment>
  <w:comment w:id="73" w:author="Miller, Harvey J." w:date="2019-11-26T13:18:00Z" w:initials="MHJ">
    <w:p w14:paraId="26257915" w14:textId="383B8952" w:rsidR="00ED7F3C" w:rsidRDefault="00ED7F3C">
      <w:pPr>
        <w:pStyle w:val="CommentText"/>
      </w:pPr>
      <w:r>
        <w:rPr>
          <w:rStyle w:val="CommentReference"/>
        </w:rPr>
        <w:annotationRef/>
      </w:r>
      <w:r>
        <w:t>Add red ovals indicating change in headway</w:t>
      </w:r>
    </w:p>
  </w:comment>
  <w:comment w:id="79" w:author="Miller, Harvey J." w:date="2019-11-26T13:19:00Z" w:initials="MHJ">
    <w:p w14:paraId="5F0FD838" w14:textId="290C49D9" w:rsidR="00ED7F3C" w:rsidRDefault="00ED7F3C">
      <w:pPr>
        <w:pStyle w:val="CommentText"/>
      </w:pPr>
      <w:r>
        <w:rPr>
          <w:rStyle w:val="CommentReference"/>
        </w:rPr>
        <w:annotationRef/>
      </w:r>
      <w:r>
        <w:t>Rearrange this figure so it matches the figure above (leave a blank panel in the upper left corner corresponding to AT)</w:t>
      </w:r>
    </w:p>
  </w:comment>
  <w:comment w:id="92" w:author="Miller, Harvey J." w:date="2019-11-26T12:40:00Z" w:initials="MHJ">
    <w:p w14:paraId="6A291D25" w14:textId="332E8978" w:rsidR="00ED7F3C" w:rsidRDefault="00ED7F3C">
      <w:pPr>
        <w:pStyle w:val="CommentText"/>
      </w:pPr>
      <w:r>
        <w:rPr>
          <w:rStyle w:val="CommentReference"/>
        </w:rPr>
        <w:annotationRef/>
      </w:r>
      <w:r>
        <w:t>Again, just “PT” in the figure</w:t>
      </w:r>
    </w:p>
  </w:comment>
  <w:comment w:id="114" w:author="Miller, Harvey J." w:date="2019-11-26T13:54:00Z" w:initials="MHJ">
    <w:p w14:paraId="3F585A84" w14:textId="20FDFA0B" w:rsidR="00ED7F3C" w:rsidRDefault="00ED7F3C">
      <w:pPr>
        <w:pStyle w:val="CommentText"/>
      </w:pPr>
      <w:r>
        <w:rPr>
          <w:rStyle w:val="CommentReference"/>
        </w:rPr>
        <w:annotationRef/>
      </w:r>
      <w:r>
        <w:t xml:space="preserve">I don’t understand this.  </w:t>
      </w:r>
    </w:p>
  </w:comment>
  <w:comment w:id="115" w:author="Liu, Luyu" w:date="2019-11-27T20:41:00Z" w:initials="LL">
    <w:p w14:paraId="3078DC37" w14:textId="5EC1668D" w:rsidR="00ED7F3C" w:rsidRDefault="00ED7F3C">
      <w:pPr>
        <w:pStyle w:val="CommentText"/>
      </w:pPr>
      <w:r>
        <w:rPr>
          <w:rStyle w:val="CommentReference"/>
        </w:rPr>
        <w:annotationRef/>
      </w:r>
      <w:r>
        <w:t>I deleted that part.</w:t>
      </w:r>
    </w:p>
  </w:comment>
  <w:comment w:id="126" w:author="Miller, Harvey J." w:date="2019-11-26T13:23:00Z" w:initials="MHJ">
    <w:p w14:paraId="78061349" w14:textId="2D5EDECB" w:rsidR="00ED7F3C" w:rsidRDefault="00ED7F3C">
      <w:pPr>
        <w:pStyle w:val="CommentText"/>
      </w:pPr>
      <w:r>
        <w:rPr>
          <w:rStyle w:val="CommentReference"/>
        </w:rPr>
        <w:annotationRef/>
      </w:r>
      <w:r>
        <w:t>Not sure what you are trying to say here.</w:t>
      </w:r>
    </w:p>
  </w:comment>
  <w:comment w:id="213" w:author="Miller, Harvey J." w:date="2019-11-26T13:52:00Z" w:initials="MHJ">
    <w:p w14:paraId="6628AAC7" w14:textId="32E90047" w:rsidR="00ED7F3C" w:rsidRDefault="00ED7F3C">
      <w:pPr>
        <w:pStyle w:val="CommentText"/>
      </w:pPr>
      <w:r>
        <w:rPr>
          <w:rStyle w:val="CommentReference"/>
        </w:rPr>
        <w:annotationRef/>
      </w:r>
      <w:r>
        <w:t>Again, only use “PT” in the figure</w:t>
      </w:r>
    </w:p>
  </w:comment>
  <w:comment w:id="218" w:author="Miller, Harvey J." w:date="2019-11-26T13:23:00Z" w:initials="MHJ">
    <w:p w14:paraId="34292223" w14:textId="77777777" w:rsidR="00ED7F3C" w:rsidRDefault="00ED7F3C" w:rsidP="00B44330">
      <w:pPr>
        <w:pStyle w:val="CommentText"/>
      </w:pPr>
      <w:r>
        <w:rPr>
          <w:rStyle w:val="CommentReference"/>
        </w:rPr>
        <w:annotationRef/>
      </w:r>
      <w:r>
        <w:t>Not sure what you are trying to say here.</w:t>
      </w:r>
    </w:p>
  </w:comment>
  <w:comment w:id="219" w:author="Liu, Luyu" w:date="2019-11-27T17:24:00Z" w:initials="LL">
    <w:p w14:paraId="7F756F4D" w14:textId="28E99F28" w:rsidR="00ED7F3C" w:rsidRDefault="00ED7F3C">
      <w:pPr>
        <w:pStyle w:val="CommentText"/>
      </w:pPr>
      <w:r>
        <w:rPr>
          <w:rStyle w:val="CommentReference"/>
        </w:rPr>
        <w:annotationRef/>
      </w:r>
      <w:r>
        <w:t>I moved it to here and adjusted some wordings.</w:t>
      </w:r>
    </w:p>
  </w:comment>
  <w:comment w:id="220" w:author="Liu, Luyu" w:date="2019-11-27T20:31:00Z" w:initials="LL">
    <w:p w14:paraId="7FA8819E" w14:textId="178E70B9" w:rsidR="00ED7F3C" w:rsidRDefault="00ED7F3C">
      <w:pPr>
        <w:pStyle w:val="CommentText"/>
      </w:pPr>
      <w:r>
        <w:rPr>
          <w:rStyle w:val="CommentReference"/>
        </w:rPr>
        <w:annotationRef/>
      </w:r>
      <w:r>
        <w:t>I remove the  temporal part.</w:t>
      </w:r>
    </w:p>
  </w:comment>
  <w:comment w:id="332" w:author="Miller, Harvey J." w:date="2019-11-26T14:24:00Z" w:initials="MHJ">
    <w:p w14:paraId="67578CC9" w14:textId="719AC982" w:rsidR="00ED7F3C" w:rsidRDefault="00ED7F3C">
      <w:pPr>
        <w:pStyle w:val="CommentText"/>
      </w:pPr>
      <w:r>
        <w:rPr>
          <w:rStyle w:val="CommentReference"/>
        </w:rPr>
        <w:annotationRef/>
      </w:r>
      <w:r>
        <w:t>What is the difference between these two?</w:t>
      </w:r>
    </w:p>
  </w:comment>
  <w:comment w:id="333" w:author="Liu, Luyu" w:date="2019-11-27T16:50:00Z" w:initials="LL">
    <w:p w14:paraId="2E6AABCC" w14:textId="6C7CA8AF" w:rsidR="00ED7F3C" w:rsidRDefault="00ED7F3C">
      <w:pPr>
        <w:pStyle w:val="CommentText"/>
      </w:pPr>
      <w:r>
        <w:rPr>
          <w:rStyle w:val="CommentReference"/>
        </w:rPr>
        <w:annotationRef/>
      </w:r>
      <w:r>
        <w:t>One is real-time, which is the performance in the present;</w:t>
      </w:r>
    </w:p>
    <w:p w14:paraId="5FBB1A2B" w14:textId="0D978C61" w:rsidR="00ED7F3C" w:rsidRDefault="00ED7F3C">
      <w:pPr>
        <w:pStyle w:val="CommentText"/>
      </w:pPr>
      <w:r>
        <w:t>One is historical, which is the performance is the past.</w:t>
      </w:r>
    </w:p>
  </w:comment>
  <w:comment w:id="335" w:author="Miller, Harvey J." w:date="2019-11-26T14:20:00Z" w:initials="MHJ">
    <w:p w14:paraId="4E599B36" w14:textId="46E5CC4C" w:rsidR="00ED7F3C" w:rsidRDefault="00ED7F3C">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718D13" w15:done="1"/>
  <w15:commentEx w15:paraId="741E5C71" w15:paraIdParent="54718D13" w15:done="1"/>
  <w15:commentEx w15:paraId="7B37EF0D" w15:done="1"/>
  <w15:commentEx w15:paraId="74C8879A" w15:done="1"/>
  <w15:commentEx w15:paraId="6DCC467D" w15:done="1"/>
  <w15:commentEx w15:paraId="0EBB101B" w15:done="1"/>
  <w15:commentEx w15:paraId="29517E3C" w15:paraIdParent="0EBB101B" w15:done="1"/>
  <w15:commentEx w15:paraId="5166FA38" w15:done="1"/>
  <w15:commentEx w15:paraId="24FCADDF" w15:paraIdParent="5166FA38" w15:done="1"/>
  <w15:commentEx w15:paraId="12EEC3A1" w15:done="1"/>
  <w15:commentEx w15:paraId="4591AEB8" w15:paraIdParent="12EEC3A1" w15:done="1"/>
  <w15:commentEx w15:paraId="0662E0D1" w15:done="1"/>
  <w15:commentEx w15:paraId="2A9A3DB5" w15:done="1"/>
  <w15:commentEx w15:paraId="519BE334" w15:done="1"/>
  <w15:commentEx w15:paraId="58EC8DC1" w15:done="1"/>
  <w15:commentEx w15:paraId="558EDDB4" w15:done="0"/>
  <w15:commentEx w15:paraId="7EBDEF76" w15:paraIdParent="558EDDB4" w15:done="0"/>
  <w15:commentEx w15:paraId="4609FDC6" w15:done="0"/>
  <w15:commentEx w15:paraId="7D1F3042" w15:done="1"/>
  <w15:commentEx w15:paraId="6DBA16F2" w15:done="1"/>
  <w15:commentEx w15:paraId="5D5D7A59" w15:done="0"/>
  <w15:commentEx w15:paraId="22E72A1F" w15:done="0"/>
  <w15:commentEx w15:paraId="26257915" w15:done="1"/>
  <w15:commentEx w15:paraId="5F0FD838" w15:done="1"/>
  <w15:commentEx w15:paraId="6A291D25" w15:done="1"/>
  <w15:commentEx w15:paraId="3F585A84" w15:done="0"/>
  <w15:commentEx w15:paraId="3078DC37" w15:paraIdParent="3F585A84" w15:done="0"/>
  <w15:commentEx w15:paraId="78061349" w15:done="0"/>
  <w15:commentEx w15:paraId="6628AAC7" w15:done="1"/>
  <w15:commentEx w15:paraId="34292223" w15:done="0"/>
  <w15:commentEx w15:paraId="7F756F4D" w15:paraIdParent="34292223" w15:done="0"/>
  <w15:commentEx w15:paraId="7FA8819E" w15:paraIdParent="34292223" w15:done="0"/>
  <w15:commentEx w15:paraId="67578CC9" w15:done="0"/>
  <w15:commentEx w15:paraId="5FBB1A2B" w15:paraIdParent="67578CC9" w15:done="0"/>
  <w15:commentEx w15:paraId="4E599B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E0638" w16cid:durableId="216F0CF9"/>
  <w16cid:commentId w16cid:paraId="05866B04" w16cid:durableId="217BAFD2"/>
  <w16cid:commentId w16cid:paraId="54718D13" w16cid:durableId="216F0CFA"/>
  <w16cid:commentId w16cid:paraId="741E5C71" w16cid:durableId="216F0CFB"/>
  <w16cid:commentId w16cid:paraId="4BCD4CA4" w16cid:durableId="216F0CFC"/>
  <w16cid:commentId w16cid:paraId="1E021782" w16cid:durableId="216F0CFD"/>
  <w16cid:commentId w16cid:paraId="514C873B" w16cid:durableId="216F0CFE"/>
  <w16cid:commentId w16cid:paraId="7FECB454" w16cid:durableId="216F0CFF"/>
  <w16cid:commentId w16cid:paraId="36CEE8D0" w16cid:durableId="216F0D00"/>
  <w16cid:commentId w16cid:paraId="4D5324D2" w16cid:durableId="217BAFDA"/>
  <w16cid:commentId w16cid:paraId="7B37EF0D" w16cid:durableId="217BAFDB"/>
  <w16cid:commentId w16cid:paraId="74C8879A" w16cid:durableId="217BAFDC"/>
  <w16cid:commentId w16cid:paraId="3DFF3AA0" w16cid:durableId="217BAFDD"/>
  <w16cid:commentId w16cid:paraId="6DCC467D" w16cid:durableId="217BAFDE"/>
  <w16cid:commentId w16cid:paraId="0EBB101B" w16cid:durableId="217BAFDF"/>
  <w16cid:commentId w16cid:paraId="5166FA38" w16cid:durableId="217BAFE0"/>
  <w16cid:commentId w16cid:paraId="12EEC3A1" w16cid:durableId="217BAFE1"/>
  <w16cid:commentId w16cid:paraId="3DE2D40D" w16cid:durableId="217BAFE2"/>
  <w16cid:commentId w16cid:paraId="72EEBB8C" w16cid:durableId="217BAFE3"/>
  <w16cid:commentId w16cid:paraId="0662E0D1" w16cid:durableId="217BAFE5"/>
  <w16cid:commentId w16cid:paraId="2A9A3DB5" w16cid:durableId="217BAFE4"/>
  <w16cid:commentId w16cid:paraId="18C81544" w16cid:durableId="217BAFE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472741" w14:textId="77777777" w:rsidR="00362715" w:rsidRDefault="00362715" w:rsidP="006550FB">
      <w:pPr>
        <w:spacing w:after="0" w:line="240" w:lineRule="auto"/>
      </w:pPr>
      <w:r>
        <w:separator/>
      </w:r>
    </w:p>
  </w:endnote>
  <w:endnote w:type="continuationSeparator" w:id="0">
    <w:p w14:paraId="2ADEEAEA" w14:textId="77777777" w:rsidR="00362715" w:rsidRDefault="00362715"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6C2DE6" w14:textId="77777777" w:rsidR="00362715" w:rsidRDefault="00362715" w:rsidP="006550FB">
      <w:pPr>
        <w:spacing w:after="0" w:line="240" w:lineRule="auto"/>
      </w:pPr>
      <w:r>
        <w:separator/>
      </w:r>
    </w:p>
  </w:footnote>
  <w:footnote w:type="continuationSeparator" w:id="0">
    <w:p w14:paraId="281DB585" w14:textId="77777777" w:rsidR="00362715" w:rsidRDefault="00362715"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1"/>
  </w:num>
  <w:num w:numId="4">
    <w:abstractNumId w:val="19"/>
  </w:num>
  <w:num w:numId="5">
    <w:abstractNumId w:val="7"/>
  </w:num>
  <w:num w:numId="6">
    <w:abstractNumId w:val="18"/>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4"/>
  </w:num>
  <w:num w:numId="10">
    <w:abstractNumId w:val="0"/>
  </w:num>
  <w:num w:numId="11">
    <w:abstractNumId w:val="15"/>
  </w:num>
  <w:num w:numId="12">
    <w:abstractNumId w:val="8"/>
  </w:num>
  <w:num w:numId="13">
    <w:abstractNumId w:val="9"/>
  </w:num>
  <w:num w:numId="14">
    <w:abstractNumId w:val="6"/>
  </w:num>
  <w:num w:numId="15">
    <w:abstractNumId w:val="13"/>
  </w:num>
  <w:num w:numId="16">
    <w:abstractNumId w:val="4"/>
  </w:num>
  <w:num w:numId="17">
    <w:abstractNumId w:val="16"/>
  </w:num>
  <w:num w:numId="18">
    <w:abstractNumId w:val="17"/>
  </w:num>
  <w:num w:numId="19">
    <w:abstractNumId w:val="10"/>
  </w:num>
  <w:num w:numId="20">
    <w:abstractNumId w:val="5"/>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00F55"/>
    <w:rsid w:val="00021D1A"/>
    <w:rsid w:val="00030AFD"/>
    <w:rsid w:val="000321D6"/>
    <w:rsid w:val="00041ED0"/>
    <w:rsid w:val="0004690A"/>
    <w:rsid w:val="00053D07"/>
    <w:rsid w:val="000545CA"/>
    <w:rsid w:val="000619C8"/>
    <w:rsid w:val="00067FD4"/>
    <w:rsid w:val="000819D8"/>
    <w:rsid w:val="000831FD"/>
    <w:rsid w:val="000925B2"/>
    <w:rsid w:val="000A0DD4"/>
    <w:rsid w:val="000A3851"/>
    <w:rsid w:val="000A6427"/>
    <w:rsid w:val="000B39FB"/>
    <w:rsid w:val="000D0C3A"/>
    <w:rsid w:val="000D4113"/>
    <w:rsid w:val="00106F95"/>
    <w:rsid w:val="00110C7D"/>
    <w:rsid w:val="00122355"/>
    <w:rsid w:val="00123927"/>
    <w:rsid w:val="00125961"/>
    <w:rsid w:val="0013372A"/>
    <w:rsid w:val="00134131"/>
    <w:rsid w:val="001343EF"/>
    <w:rsid w:val="00153B3F"/>
    <w:rsid w:val="00157EFB"/>
    <w:rsid w:val="0016243D"/>
    <w:rsid w:val="0016636C"/>
    <w:rsid w:val="00176AB6"/>
    <w:rsid w:val="00186EE1"/>
    <w:rsid w:val="00193849"/>
    <w:rsid w:val="001A0DDD"/>
    <w:rsid w:val="001A4566"/>
    <w:rsid w:val="001B381E"/>
    <w:rsid w:val="001C3968"/>
    <w:rsid w:val="001D19D8"/>
    <w:rsid w:val="001D489C"/>
    <w:rsid w:val="00203DA0"/>
    <w:rsid w:val="0020554D"/>
    <w:rsid w:val="00206A33"/>
    <w:rsid w:val="00206F34"/>
    <w:rsid w:val="00211006"/>
    <w:rsid w:val="0021518F"/>
    <w:rsid w:val="002211E9"/>
    <w:rsid w:val="00222293"/>
    <w:rsid w:val="00226C75"/>
    <w:rsid w:val="002371AE"/>
    <w:rsid w:val="00244C3E"/>
    <w:rsid w:val="002501BF"/>
    <w:rsid w:val="00250E7E"/>
    <w:rsid w:val="00253290"/>
    <w:rsid w:val="00263F5A"/>
    <w:rsid w:val="00272D44"/>
    <w:rsid w:val="00274819"/>
    <w:rsid w:val="00283110"/>
    <w:rsid w:val="00283D20"/>
    <w:rsid w:val="002852EF"/>
    <w:rsid w:val="00291929"/>
    <w:rsid w:val="0029322E"/>
    <w:rsid w:val="00295C2B"/>
    <w:rsid w:val="002A7DAA"/>
    <w:rsid w:val="002D3C9F"/>
    <w:rsid w:val="002E009D"/>
    <w:rsid w:val="002E237C"/>
    <w:rsid w:val="002E61E4"/>
    <w:rsid w:val="002F0CDD"/>
    <w:rsid w:val="002F75D0"/>
    <w:rsid w:val="00306438"/>
    <w:rsid w:val="00306485"/>
    <w:rsid w:val="003131C1"/>
    <w:rsid w:val="0031733F"/>
    <w:rsid w:val="0032347C"/>
    <w:rsid w:val="00327821"/>
    <w:rsid w:val="00345785"/>
    <w:rsid w:val="00347F4B"/>
    <w:rsid w:val="00351DC4"/>
    <w:rsid w:val="00361FA1"/>
    <w:rsid w:val="0036214E"/>
    <w:rsid w:val="00362715"/>
    <w:rsid w:val="00364356"/>
    <w:rsid w:val="00370B52"/>
    <w:rsid w:val="003717AC"/>
    <w:rsid w:val="00375DA4"/>
    <w:rsid w:val="003803CA"/>
    <w:rsid w:val="0038416A"/>
    <w:rsid w:val="00385969"/>
    <w:rsid w:val="00396C89"/>
    <w:rsid w:val="003A0C66"/>
    <w:rsid w:val="003A492D"/>
    <w:rsid w:val="003A76C4"/>
    <w:rsid w:val="003B2EF7"/>
    <w:rsid w:val="003C4313"/>
    <w:rsid w:val="003D3E3B"/>
    <w:rsid w:val="003D74ED"/>
    <w:rsid w:val="003E045A"/>
    <w:rsid w:val="003F1A27"/>
    <w:rsid w:val="003F7785"/>
    <w:rsid w:val="0040511B"/>
    <w:rsid w:val="0040687A"/>
    <w:rsid w:val="00407077"/>
    <w:rsid w:val="00415B5C"/>
    <w:rsid w:val="00430864"/>
    <w:rsid w:val="004458BB"/>
    <w:rsid w:val="00451033"/>
    <w:rsid w:val="00453E0B"/>
    <w:rsid w:val="004552C1"/>
    <w:rsid w:val="004657C2"/>
    <w:rsid w:val="00473BDA"/>
    <w:rsid w:val="00480E7E"/>
    <w:rsid w:val="00482EDD"/>
    <w:rsid w:val="004906B5"/>
    <w:rsid w:val="00494C8F"/>
    <w:rsid w:val="00497F38"/>
    <w:rsid w:val="004A10A6"/>
    <w:rsid w:val="004A316C"/>
    <w:rsid w:val="004A4D57"/>
    <w:rsid w:val="004A7F9A"/>
    <w:rsid w:val="004B0C44"/>
    <w:rsid w:val="004B4A44"/>
    <w:rsid w:val="004C032B"/>
    <w:rsid w:val="004C0488"/>
    <w:rsid w:val="004C3E38"/>
    <w:rsid w:val="004D3C3D"/>
    <w:rsid w:val="004D59F3"/>
    <w:rsid w:val="004D6113"/>
    <w:rsid w:val="004E2E1E"/>
    <w:rsid w:val="004F114F"/>
    <w:rsid w:val="004F36C7"/>
    <w:rsid w:val="004F539A"/>
    <w:rsid w:val="00502546"/>
    <w:rsid w:val="00507B6D"/>
    <w:rsid w:val="00521DE7"/>
    <w:rsid w:val="00522385"/>
    <w:rsid w:val="00522C6E"/>
    <w:rsid w:val="00526D86"/>
    <w:rsid w:val="00531192"/>
    <w:rsid w:val="00533128"/>
    <w:rsid w:val="00543ABC"/>
    <w:rsid w:val="00551FD4"/>
    <w:rsid w:val="005772AE"/>
    <w:rsid w:val="00591497"/>
    <w:rsid w:val="005915AE"/>
    <w:rsid w:val="005A01A7"/>
    <w:rsid w:val="005A1DA2"/>
    <w:rsid w:val="005B36EE"/>
    <w:rsid w:val="005C0F82"/>
    <w:rsid w:val="005D6518"/>
    <w:rsid w:val="005E0FA8"/>
    <w:rsid w:val="005F2F2B"/>
    <w:rsid w:val="005F6743"/>
    <w:rsid w:val="006052B9"/>
    <w:rsid w:val="00610D75"/>
    <w:rsid w:val="00613F2A"/>
    <w:rsid w:val="0061593E"/>
    <w:rsid w:val="006411BB"/>
    <w:rsid w:val="00642308"/>
    <w:rsid w:val="00647148"/>
    <w:rsid w:val="00654DF6"/>
    <w:rsid w:val="006550FB"/>
    <w:rsid w:val="00655D3E"/>
    <w:rsid w:val="0066051E"/>
    <w:rsid w:val="00664F31"/>
    <w:rsid w:val="00691BB4"/>
    <w:rsid w:val="006A404B"/>
    <w:rsid w:val="006D03C5"/>
    <w:rsid w:val="006D5AFB"/>
    <w:rsid w:val="006E518B"/>
    <w:rsid w:val="006E6507"/>
    <w:rsid w:val="00716E7E"/>
    <w:rsid w:val="0071750A"/>
    <w:rsid w:val="00727092"/>
    <w:rsid w:val="0074139D"/>
    <w:rsid w:val="00744EFF"/>
    <w:rsid w:val="00747B08"/>
    <w:rsid w:val="007631AA"/>
    <w:rsid w:val="00764220"/>
    <w:rsid w:val="00764E49"/>
    <w:rsid w:val="0076776E"/>
    <w:rsid w:val="00770332"/>
    <w:rsid w:val="00770D45"/>
    <w:rsid w:val="00774C49"/>
    <w:rsid w:val="00783AC3"/>
    <w:rsid w:val="0078784C"/>
    <w:rsid w:val="007964AD"/>
    <w:rsid w:val="007A298B"/>
    <w:rsid w:val="007A4F44"/>
    <w:rsid w:val="007B087E"/>
    <w:rsid w:val="007B318F"/>
    <w:rsid w:val="007B3E89"/>
    <w:rsid w:val="007B4D4D"/>
    <w:rsid w:val="007B5281"/>
    <w:rsid w:val="007C5F37"/>
    <w:rsid w:val="007D073E"/>
    <w:rsid w:val="007D09E9"/>
    <w:rsid w:val="007F0791"/>
    <w:rsid w:val="007F135D"/>
    <w:rsid w:val="00810EED"/>
    <w:rsid w:val="00820DE8"/>
    <w:rsid w:val="00825E77"/>
    <w:rsid w:val="00830CD1"/>
    <w:rsid w:val="00840128"/>
    <w:rsid w:val="00846DD6"/>
    <w:rsid w:val="00846FF6"/>
    <w:rsid w:val="00863093"/>
    <w:rsid w:val="0087115B"/>
    <w:rsid w:val="00874EA4"/>
    <w:rsid w:val="008A4135"/>
    <w:rsid w:val="008B167C"/>
    <w:rsid w:val="008B2770"/>
    <w:rsid w:val="008B6555"/>
    <w:rsid w:val="008C1A7C"/>
    <w:rsid w:val="008C25D1"/>
    <w:rsid w:val="008C50B5"/>
    <w:rsid w:val="008D02D7"/>
    <w:rsid w:val="008D1279"/>
    <w:rsid w:val="008E0177"/>
    <w:rsid w:val="008E173D"/>
    <w:rsid w:val="008E3ACA"/>
    <w:rsid w:val="008E79D1"/>
    <w:rsid w:val="008F5D79"/>
    <w:rsid w:val="008F71EA"/>
    <w:rsid w:val="00902B48"/>
    <w:rsid w:val="00903EE6"/>
    <w:rsid w:val="0090471C"/>
    <w:rsid w:val="00907DD7"/>
    <w:rsid w:val="00910859"/>
    <w:rsid w:val="009263B1"/>
    <w:rsid w:val="00933D9F"/>
    <w:rsid w:val="00936FD2"/>
    <w:rsid w:val="00937311"/>
    <w:rsid w:val="009405C1"/>
    <w:rsid w:val="0095021C"/>
    <w:rsid w:val="00950521"/>
    <w:rsid w:val="00952DE0"/>
    <w:rsid w:val="00953B18"/>
    <w:rsid w:val="00961F8B"/>
    <w:rsid w:val="0098001D"/>
    <w:rsid w:val="00981152"/>
    <w:rsid w:val="00981649"/>
    <w:rsid w:val="00986DBD"/>
    <w:rsid w:val="009B7776"/>
    <w:rsid w:val="009C1C2E"/>
    <w:rsid w:val="009C2E07"/>
    <w:rsid w:val="009D090D"/>
    <w:rsid w:val="009D6A04"/>
    <w:rsid w:val="009F1880"/>
    <w:rsid w:val="00A00AFF"/>
    <w:rsid w:val="00A12188"/>
    <w:rsid w:val="00A1601A"/>
    <w:rsid w:val="00A165B3"/>
    <w:rsid w:val="00A21222"/>
    <w:rsid w:val="00A360DB"/>
    <w:rsid w:val="00A40E20"/>
    <w:rsid w:val="00A4727E"/>
    <w:rsid w:val="00A50D2B"/>
    <w:rsid w:val="00A56F2C"/>
    <w:rsid w:val="00A616BD"/>
    <w:rsid w:val="00A671C8"/>
    <w:rsid w:val="00A67400"/>
    <w:rsid w:val="00A76080"/>
    <w:rsid w:val="00A87B3B"/>
    <w:rsid w:val="00AA0092"/>
    <w:rsid w:val="00AA2619"/>
    <w:rsid w:val="00AB159A"/>
    <w:rsid w:val="00AB4295"/>
    <w:rsid w:val="00AD0CEF"/>
    <w:rsid w:val="00AD7066"/>
    <w:rsid w:val="00AF1C7C"/>
    <w:rsid w:val="00AF5D99"/>
    <w:rsid w:val="00B15470"/>
    <w:rsid w:val="00B20302"/>
    <w:rsid w:val="00B2390C"/>
    <w:rsid w:val="00B44330"/>
    <w:rsid w:val="00B51F32"/>
    <w:rsid w:val="00B76536"/>
    <w:rsid w:val="00B770EE"/>
    <w:rsid w:val="00B774C3"/>
    <w:rsid w:val="00B942D8"/>
    <w:rsid w:val="00BB3EC7"/>
    <w:rsid w:val="00BC2FF2"/>
    <w:rsid w:val="00BE5A68"/>
    <w:rsid w:val="00BE78D3"/>
    <w:rsid w:val="00BF4947"/>
    <w:rsid w:val="00BF5588"/>
    <w:rsid w:val="00C033FC"/>
    <w:rsid w:val="00C0727E"/>
    <w:rsid w:val="00C21E64"/>
    <w:rsid w:val="00C24854"/>
    <w:rsid w:val="00C27406"/>
    <w:rsid w:val="00C4677A"/>
    <w:rsid w:val="00C562C2"/>
    <w:rsid w:val="00C57395"/>
    <w:rsid w:val="00C6312C"/>
    <w:rsid w:val="00C812A5"/>
    <w:rsid w:val="00C900E9"/>
    <w:rsid w:val="00C905DE"/>
    <w:rsid w:val="00CA19A2"/>
    <w:rsid w:val="00CB456C"/>
    <w:rsid w:val="00CC4C41"/>
    <w:rsid w:val="00CF319F"/>
    <w:rsid w:val="00D01535"/>
    <w:rsid w:val="00D05978"/>
    <w:rsid w:val="00D077D3"/>
    <w:rsid w:val="00D322A9"/>
    <w:rsid w:val="00D3608E"/>
    <w:rsid w:val="00D456E3"/>
    <w:rsid w:val="00D474DB"/>
    <w:rsid w:val="00D50DD6"/>
    <w:rsid w:val="00D53600"/>
    <w:rsid w:val="00D619A7"/>
    <w:rsid w:val="00D622FE"/>
    <w:rsid w:val="00D704CB"/>
    <w:rsid w:val="00D8622C"/>
    <w:rsid w:val="00D91579"/>
    <w:rsid w:val="00D972FD"/>
    <w:rsid w:val="00DB4509"/>
    <w:rsid w:val="00DE4E96"/>
    <w:rsid w:val="00DE6E9A"/>
    <w:rsid w:val="00E0434C"/>
    <w:rsid w:val="00E119ED"/>
    <w:rsid w:val="00E15888"/>
    <w:rsid w:val="00E41883"/>
    <w:rsid w:val="00E46E69"/>
    <w:rsid w:val="00E505F7"/>
    <w:rsid w:val="00E5090F"/>
    <w:rsid w:val="00E845D3"/>
    <w:rsid w:val="00E85D73"/>
    <w:rsid w:val="00E96AD4"/>
    <w:rsid w:val="00EA5C6A"/>
    <w:rsid w:val="00ED03DD"/>
    <w:rsid w:val="00ED1FBB"/>
    <w:rsid w:val="00ED7D1E"/>
    <w:rsid w:val="00ED7F3C"/>
    <w:rsid w:val="00EF21A3"/>
    <w:rsid w:val="00EF3F1A"/>
    <w:rsid w:val="00EF3FF6"/>
    <w:rsid w:val="00EF48D1"/>
    <w:rsid w:val="00EF740C"/>
    <w:rsid w:val="00F1535F"/>
    <w:rsid w:val="00F208B5"/>
    <w:rsid w:val="00F216AE"/>
    <w:rsid w:val="00F351BE"/>
    <w:rsid w:val="00F4276A"/>
    <w:rsid w:val="00F45B48"/>
    <w:rsid w:val="00F82824"/>
    <w:rsid w:val="00F832FE"/>
    <w:rsid w:val="00F852F0"/>
    <w:rsid w:val="00F86AF0"/>
    <w:rsid w:val="00F946E1"/>
    <w:rsid w:val="00F96710"/>
    <w:rsid w:val="00F97C93"/>
    <w:rsid w:val="00FB2BC3"/>
    <w:rsid w:val="00FB33A9"/>
    <w:rsid w:val="00FB746A"/>
    <w:rsid w:val="00FC4DA7"/>
    <w:rsid w:val="00FC4F8C"/>
    <w:rsid w:val="00FE2291"/>
    <w:rsid w:val="00FE6324"/>
    <w:rsid w:val="00FF0162"/>
    <w:rsid w:val="00FF295D"/>
    <w:rsid w:val="00FF44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3.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9.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8.xml"/><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chart" Target="charts/chart7.xml"/><Relationship Id="rId27" Type="http://schemas.openxmlformats.org/officeDocument/2006/relationships/image" Target="media/image9.png"/><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0E4A-4C54-8BFF-85A611F62AE5}"/>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0E4A-4C54-8BFF-85A611F62AE5}"/>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0E4A-4C54-8BFF-85A611F62AE5}"/>
            </c:ext>
          </c:extLst>
        </c:ser>
        <c:ser>
          <c:idx val="3"/>
          <c:order val="3"/>
          <c:tx>
            <c:strRef>
              <c:f>walking!$E$1</c:f>
              <c:strCache>
                <c:ptCount val="1"/>
                <c:pt idx="0">
                  <c:v>ET</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0E4A-4C54-8BFF-85A611F62AE5}"/>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0E4A-4C54-8BFF-85A611F62AE5}"/>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A3A0-4363-99A6-0A6EF75460F2}"/>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A3A0-4363-99A6-0A6EF75460F2}"/>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A3A0-4363-99A6-0A6EF75460F2}"/>
            </c:ext>
          </c:extLst>
        </c:ser>
        <c:ser>
          <c:idx val="3"/>
          <c:order val="3"/>
          <c:tx>
            <c:strRef>
              <c:f>walking!$E$15</c:f>
              <c:strCache>
                <c:ptCount val="1"/>
                <c:pt idx="0">
                  <c:v>ET</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A3A0-4363-99A6-0A6EF75460F2}"/>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0C86AE-0C8F-4A1A-A823-C793FDBF4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4</TotalTime>
  <Pages>30</Pages>
  <Words>30047</Words>
  <Characters>171274</Characters>
  <Application>Microsoft Office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95</cp:revision>
  <dcterms:created xsi:type="dcterms:W3CDTF">2019-11-22T19:51:00Z</dcterms:created>
  <dcterms:modified xsi:type="dcterms:W3CDTF">2019-12-04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